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77EFAAFC" w14:textId="567E78F1"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wgUi5NLjwvYXV0aG9yPjxh
dXRob3I+QW5kZXJzb24sIEIuPC9hdXRob3I+PGF1dGhvcj5NYXksIFIuTS4gPC9hdXRob3I+PC9h
dXRob3JzPjwvY29udHJpYnV0b3JzPjx0aXRsZXM+PHRpdGxlPkluZmVjdGlvdXMgRGlzZWFzZXMg
b2YgSHVtYW5zOiBEeW5hbWljcyBhbmQgQ29udHJvbC48L3RpdGxlPjwvdGl0bGVzPjxkYXRlcz48
eWVhcj4xOTkyPC95ZWFyPjwvZGF0ZXM+PHB1Yi1sb2NhdGlvbj5PeGZvcmQsIFVLPC9wdWItbG9j
YXRpb24+PHB1Ymxpc2hlcj4gT3hmb3JkIFVuaXZlcnNpdHkgUHJlc3M8L3B1Ymxpc2hlcj48aXNi
bj45NzgwMTk4NTQwNDAzPC9pc2JuPjx1cmxzPjwvdXJscz48L3JlY29yZD48L0NpdGU+PC9FbmRO
b3RlPn==
</w:fldData>
        </w:fldChar>
      </w:r>
      <w:r w:rsidR="001B4B3B">
        <w:instrText xml:space="preserve"> ADDIN EN.CITE </w:instrText>
      </w:r>
      <w:r w:rsidR="001B4B3B">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wgUi5NLjwvYXV0aG9yPjxh
dXRob3I+QW5kZXJzb24sIEIuPC9hdXRob3I+PGF1dGhvcj5NYXksIFIuTS4gPC9hdXRob3I+PC9h
dXRob3JzPjwvY29udHJpYnV0b3JzPjx0aXRsZXM+PHRpdGxlPkluZmVjdGlvdXMgRGlzZWFzZXMg
b2YgSHVtYW5zOiBEeW5hbWljcyBhbmQgQ29udHJvbC48L3RpdGxlPjwvdGl0bGVzPjxkYXRlcz48
eWVhcj4xOTkyPC95ZWFyPjwvZGF0ZXM+PHB1Yi1sb2NhdGlvbj5PeGZvcmQsIFVLPC9wdWItbG9j
YXRpb24+PHB1Ymxpc2hlcj4gT3hmb3JkIFVuaXZlcnNpdHkgUHJlc3M8L3B1Ymxpc2hlcj48aXNi
bj45NzgwMTk4NTQwNDAzPC9pc2JuPjx1cmxzPjwvdXJscz48L3JlY29yZD48L0NpdGU+PC9FbmRO
b3RlPn==
</w:fldData>
        </w:fldChar>
      </w:r>
      <w:r w:rsidR="001B4B3B">
        <w:instrText xml:space="preserve"> ADDIN EN.CITE.DATA </w:instrText>
      </w:r>
      <w:r w:rsidR="001B4B3B">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9F4214">
        <w:t xml:space="preserve">. </w:t>
      </w:r>
      <w:r w:rsidR="004E60D3">
        <w:t xml:space="preserve">Neither do ramp-ups in testing, as we shall demonstrate. </w:t>
      </w:r>
      <w:r w:rsidR="009E453D">
        <w:t>In this letter, we show that central features of th</w:t>
      </w:r>
      <w:r w:rsidR="00E443F4">
        <w:t>e complex</w:t>
      </w:r>
      <w:r w:rsidR="009E453D">
        <w:t xml:space="preserve"> societal</w:t>
      </w:r>
      <w:r w:rsidR="00E443F4">
        <w:t>ly</w:t>
      </w:r>
      <w:r w:rsidR="009E453D">
        <w:t xml:space="preserve"> respons</w:t>
      </w:r>
      <w:r w:rsidR="00E443F4">
        <w:t>ive pandemic</w:t>
      </w:r>
      <w:r w:rsidR="009E453D">
        <w:t xml:space="preserve">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7C0877">
        <w:instrText xml:space="preserve"> ADDIN EN.CITE &lt;EndNote&gt;&lt;Cite&gt;&lt;Author&gt;Bruinen de Bruin&lt;/Author&gt;&lt;Year&gt;2020&lt;/Year&gt;&lt;RecNum&gt;18&lt;/RecNum&gt;&lt;DisplayText&gt;[24]&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7C0877">
        <w:rPr>
          <w:noProof/>
        </w:rPr>
        <w:t>[24]</w:t>
      </w:r>
      <w:r w:rsidR="00B2575D">
        <w:fldChar w:fldCharType="end"/>
      </w:r>
      <w:r w:rsidR="00CC1644">
        <w:t xml:space="preserve">. </w:t>
      </w:r>
      <w:r w:rsidR="002B1595">
        <w:t>However</w:t>
      </w:r>
      <w:r w:rsidR="00D767D6">
        <w:t xml:space="preserve">, </w:t>
      </w:r>
      <w:r w:rsidR="009B7339">
        <w:t xml:space="preserve">the prolonged </w:t>
      </w:r>
      <w:r w:rsidR="00E443F4">
        <w:t xml:space="preserve">and often </w:t>
      </w:r>
      <w:r w:rsidR="009B7339">
        <w:t>near</w:t>
      </w:r>
      <w:r w:rsidR="00E443F4">
        <w:t>ly</w:t>
      </w:r>
      <w:r w:rsidR="009B7339">
        <w:t xml:space="preserve">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1BDB292C" w14:textId="26AF7A0D" w:rsidR="00313967" w:rsidRDefault="009C03BC" w:rsidP="009C03BC">
      <w:pPr>
        <w:jc w:val="both"/>
      </w:pPr>
      <w:r>
        <w:t xml:space="preserve">In March 2020, a study in Oxford </w:t>
      </w:r>
      <w:r w:rsidR="00FC0501">
        <w:fldChar w:fldCharType="begin"/>
      </w:r>
      <w:r w:rsidR="007C0877">
        <w:instrText xml:space="preserve"> ADDIN EN.CITE &lt;EndNote&gt;&lt;Cite&gt;&lt;Author&gt;Lourenco&lt;/Author&gt;&lt;Year&gt;2020&lt;/Year&gt;&lt;RecNum&gt;2&lt;/RecNum&gt;&lt;DisplayText&gt;[25]&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7C0877">
        <w:rPr>
          <w:noProof/>
        </w:rPr>
        <w:t>[25]</w:t>
      </w:r>
      <w:r w:rsidR="00FC0501">
        <w:fldChar w:fldCharType="end"/>
      </w:r>
      <w:r w:rsidR="00FC0501">
        <w:t xml:space="preserve"> </w:t>
      </w:r>
      <w:r>
        <w:t xml:space="preserve">suggested, using an SIR model, that a much larger portion of society may be infected than normally inferred from the testing data, which was </w:t>
      </w:r>
      <w:r w:rsidR="008D4DAF">
        <w:t xml:space="preserve">parsimoniously </w:t>
      </w:r>
      <w:r>
        <w:t>biased to symptom carriers</w:t>
      </w:r>
      <w:r w:rsidR="00FC0501">
        <w:t>.</w:t>
      </w:r>
      <w:r>
        <w:t xml:space="preserve"> This was in-line with standard epidemiological modelling that relates the epidemic proliferation peak and </w:t>
      </w:r>
      <w:r w:rsidR="008D4DAF">
        <w:t xml:space="preserve">its </w:t>
      </w:r>
      <w:r>
        <w:t xml:space="preserve">subsequent decline to the advent of a significant fraction of the population becoming immune to the diseas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low</w:t>
      </w:r>
      <w:r w:rsidR="008D4DAF">
        <w:t>er</w:t>
      </w:r>
      <w:r w:rsidR="003F5B17">
        <w:t xml:space="preserve"> first peaks </w:t>
      </w:r>
      <w:r w:rsidR="008D4DAF">
        <w:t>in</w:t>
      </w:r>
      <w:r w:rsidR="003F5B17">
        <w:t xml:space="preserve"> daily infection rates quantitatively.</w:t>
      </w:r>
      <w:r w:rsidR="004E60D3">
        <w:t xml:space="preserve"> </w:t>
      </w:r>
    </w:p>
    <w:p w14:paraId="13F97541" w14:textId="19D2212C" w:rsidR="00313967" w:rsidRDefault="00313967" w:rsidP="009C03BC">
      <w:pPr>
        <w:jc w:val="both"/>
      </w:pPr>
    </w:p>
    <w:p w14:paraId="12245AF2" w14:textId="2B02DBFF" w:rsidR="00787E3D" w:rsidRDefault="00E443F4" w:rsidP="009C03BC">
      <w:pPr>
        <w:jc w:val="both"/>
      </w:pPr>
      <w:r>
        <w:t xml:space="preserve">Superficially, the compiled data both for the number of Covid-19 cases </w:t>
      </w:r>
      <w:r w:rsidR="00787E3D">
        <w:t xml:space="preserve">in different countries </w:t>
      </w:r>
      <w:r>
        <w:t>and resulting deaths show a wide variety of time profiles as shown in Figure 1</w:t>
      </w:r>
      <w:del w:id="0" w:author="Norman Packard" w:date="2020-09-18T23:03:00Z">
        <w:r w:rsidDel="00A53F9F">
          <w:delText>a</w:delText>
        </w:r>
      </w:del>
      <w:r>
        <w:t xml:space="preserve">. But these, when synchronized to start at a common low level (10) of resulting deaths, and rescaled to the same magnitude, can be </w:t>
      </w:r>
      <w:r w:rsidR="00927074">
        <w:t xml:space="preserve">arranged in 2D </w:t>
      </w:r>
      <w:r>
        <w:t xml:space="preserve">using </w:t>
      </w:r>
      <w:r w:rsidR="00927074">
        <w:t xml:space="preserve">an enhanced </w:t>
      </w:r>
      <w:r>
        <w:t>principal component analysis</w:t>
      </w:r>
      <w:r w:rsidR="00927074">
        <w:t xml:space="preserve"> and ordered effectively into 4 clusters</w:t>
      </w:r>
      <w:r>
        <w:t xml:space="preserve"> </w:t>
      </w:r>
      <w:r w:rsidR="00927074">
        <w:t>(details are provided in the SI) as shown in Figure 1</w:t>
      </w:r>
      <w:ins w:id="1" w:author="Norman Packard" w:date="2020-09-18T23:04:00Z">
        <w:r w:rsidR="00A53F9F">
          <w:t>a-c</w:t>
        </w:r>
      </w:ins>
      <w:del w:id="2" w:author="Norman Packard" w:date="2020-09-18T23:03:00Z">
        <w:r w:rsidR="00927074" w:rsidDel="00A53F9F">
          <w:delText>b</w:delText>
        </w:r>
      </w:del>
      <w:r w:rsidR="00927074">
        <w:t xml:space="preserve">. </w:t>
      </w:r>
      <w:r w:rsidR="00927074">
        <w:lastRenderedPageBreak/>
        <w:t xml:space="preserve">This clustering in profiles is similar in both the daily deaths data and the confirmed cases data: for more details see SI. The principal component profiles capture </w:t>
      </w:r>
      <w:r w:rsidR="00787E3D">
        <w:t xml:space="preserve">the dominant forms </w:t>
      </w:r>
      <w:ins w:id="3" w:author="Norman Packard" w:date="2020-09-18T23:05:00Z">
        <w:r w:rsidR="00A53F9F">
          <w:t xml:space="preserve">present in the temporal dynamics, </w:t>
        </w:r>
      </w:ins>
      <w:r w:rsidR="00787E3D">
        <w:t>and the main departures from them and are shown in Figure 1</w:t>
      </w:r>
      <w:ins w:id="4" w:author="Norman Packard" w:date="2020-09-18T23:04:00Z">
        <w:r w:rsidR="00A53F9F">
          <w:t>e</w:t>
        </w:r>
      </w:ins>
      <w:del w:id="5" w:author="Norman Packard" w:date="2020-09-18T23:04:00Z">
        <w:r w:rsidR="00787E3D" w:rsidDel="00A53F9F">
          <w:delText>c</w:delText>
        </w:r>
      </w:del>
      <w:r w:rsidR="00787E3D">
        <w:t xml:space="preserve">. Note </w:t>
      </w:r>
      <w:r w:rsidR="009A4676">
        <w:t>the</w:t>
      </w:r>
      <w:r w:rsidR="00787E3D">
        <w:t xml:space="preserve"> dominant (first) principal component with a prolonged epidemic atypical in conventional modelling. Other principal components capture pronounced second waves. These phenomena are robust to various linear and nonlinear assumptions about the relationship between observed and actual cases, as mediated by country specific data on the amount of testing</w:t>
      </w:r>
      <w:ins w:id="6" w:author="Norman Packard" w:date="2020-09-18T23:23:00Z">
        <w:r w:rsidR="00DD18D7">
          <w:t>; Figure 1e shows principal components computed for several different maps from observed to actual</w:t>
        </w:r>
        <w:r w:rsidR="00DD18D7">
          <w:t xml:space="preserve"> data</w:t>
        </w:r>
      </w:ins>
      <w:r w:rsidR="00787E3D">
        <w:t xml:space="preserve"> (see the SI for more details).</w:t>
      </w:r>
      <w:ins w:id="7" w:author="Norman Packard" w:date="2020-09-18T23:06:00Z">
        <w:r w:rsidR="00A53F9F">
          <w:t xml:space="preserve">  The range of dynamical phenomena observed in the ep</w:t>
        </w:r>
      </w:ins>
      <w:ins w:id="8" w:author="Norman Packard" w:date="2020-09-18T23:07:00Z">
        <w:r w:rsidR="00A53F9F">
          <w:t xml:space="preserve">idemiological dynamics illustrated in Figure 1 </w:t>
        </w:r>
      </w:ins>
      <w:ins w:id="9" w:author="Norman Packard" w:date="2020-09-18T23:09:00Z">
        <w:r w:rsidR="00A83AE9">
          <w:t xml:space="preserve">(including the three classes of dynamics identified by the cluster analysis) </w:t>
        </w:r>
      </w:ins>
      <w:ins w:id="10" w:author="Norman Packard" w:date="2020-09-18T23:07:00Z">
        <w:r w:rsidR="00A53F9F">
          <w:t xml:space="preserve">is </w:t>
        </w:r>
      </w:ins>
      <w:ins w:id="11" w:author="Norman Packard" w:date="2020-09-18T23:09:00Z">
        <w:r w:rsidR="00A83AE9">
          <w:t>w</w:t>
        </w:r>
      </w:ins>
      <w:ins w:id="12" w:author="Norman Packard" w:date="2020-09-18T23:10:00Z">
        <w:r w:rsidR="00A83AE9">
          <w:t xml:space="preserve">ell </w:t>
        </w:r>
      </w:ins>
      <w:ins w:id="13" w:author="Norman Packard" w:date="2020-09-18T23:07:00Z">
        <w:r w:rsidR="00A53F9F">
          <w:t xml:space="preserve">beyond the </w:t>
        </w:r>
      </w:ins>
      <w:ins w:id="14" w:author="Norman Packard" w:date="2020-09-18T23:08:00Z">
        <w:r w:rsidR="00A53F9F">
          <w:t>dynamical re</w:t>
        </w:r>
      </w:ins>
      <w:ins w:id="15" w:author="Norman Packard" w:date="2020-09-18T23:09:00Z">
        <w:r w:rsidR="00A53F9F">
          <w:t xml:space="preserve">pertoire </w:t>
        </w:r>
      </w:ins>
      <w:ins w:id="16" w:author="Norman Packard" w:date="2020-09-18T23:07:00Z">
        <w:r w:rsidR="00A53F9F">
          <w:t xml:space="preserve">of </w:t>
        </w:r>
      </w:ins>
      <w:ins w:id="17" w:author="Norman Packard" w:date="2020-09-18T23:08:00Z">
        <w:r w:rsidR="00A53F9F">
          <w:t>classical epidemiological models.</w:t>
        </w:r>
      </w:ins>
      <w:ins w:id="18" w:author="Norman Packard" w:date="2020-09-18T23:09:00Z">
        <w:r w:rsidR="00A83AE9">
          <w:t xml:space="preserve">  We will demonstrate that </w:t>
        </w:r>
      </w:ins>
      <w:ins w:id="19" w:author="Norman Packard" w:date="2020-09-18T23:11:00Z">
        <w:r w:rsidR="00A83AE9">
          <w:t>addition of caution coupling to the models enriches the models’ dynamical repertoire to easily include the range of dynamic</w:t>
        </w:r>
      </w:ins>
      <w:ins w:id="20" w:author="Norman Packard" w:date="2020-09-18T23:12:00Z">
        <w:r w:rsidR="00A83AE9">
          <w:t xml:space="preserve">s </w:t>
        </w:r>
      </w:ins>
      <w:ins w:id="21" w:author="Norman Packard" w:date="2020-09-18T23:24:00Z">
        <w:r w:rsidR="00DD18D7">
          <w:t xml:space="preserve">seen </w:t>
        </w:r>
      </w:ins>
      <w:ins w:id="22" w:author="Norman Packard" w:date="2020-09-18T23:12:00Z">
        <w:r w:rsidR="00A83AE9">
          <w:t>in Figure 1.</w:t>
        </w:r>
      </w:ins>
    </w:p>
    <w:p w14:paraId="69AAAF84" w14:textId="77777777" w:rsidR="00787E3D" w:rsidRDefault="00787E3D" w:rsidP="009C03BC">
      <w:pPr>
        <w:jc w:val="both"/>
      </w:pPr>
    </w:p>
    <w:p w14:paraId="696F6B92" w14:textId="7C072969" w:rsidR="00E15AF0" w:rsidRDefault="00783CA3" w:rsidP="009C03BC">
      <w:pPr>
        <w:jc w:val="both"/>
      </w:pPr>
      <w:r>
        <w:t xml:space="preserve">The data for </w:t>
      </w:r>
      <w:ins w:id="23" w:author="Norman Packard" w:date="2020-09-18T23:16:00Z">
        <w:r w:rsidR="00A83AE9">
          <w:t xml:space="preserve">two </w:t>
        </w:r>
      </w:ins>
      <w:r>
        <w:t>different countr</w:t>
      </w:r>
      <w:ins w:id="24" w:author="Norman Packard" w:date="2020-09-18T23:16:00Z">
        <w:r w:rsidR="00A83AE9">
          <w:t>y groupings</w:t>
        </w:r>
      </w:ins>
      <w:del w:id="25" w:author="Norman Packard" w:date="2020-09-18T23:16:00Z">
        <w:r w:rsidDel="00A83AE9">
          <w:delText>ies,</w:delText>
        </w:r>
      </w:del>
      <w:ins w:id="26" w:author="Norman Packard" w:date="2020-09-18T23:16:00Z">
        <w:r w:rsidR="00A83AE9">
          <w:t xml:space="preserve"> </w:t>
        </w:r>
      </w:ins>
      <w:ins w:id="27" w:author="Norman Packard" w:date="2020-09-18T23:18:00Z">
        <w:r w:rsidR="00A83AE9">
          <w:t xml:space="preserve">(Europe, world) </w:t>
        </w:r>
      </w:ins>
      <w:ins w:id="28" w:author="Norman Packard" w:date="2020-09-18T23:16:00Z">
        <w:r w:rsidR="00A83AE9">
          <w:t>is</w:t>
        </w:r>
      </w:ins>
      <w:r>
        <w:t xml:space="preserve"> shown in Figure </w:t>
      </w:r>
      <w:r w:rsidR="00787E3D">
        <w:t>2</w:t>
      </w:r>
      <w:r>
        <w:t xml:space="preserve">, display </w:t>
      </w:r>
      <w:r w:rsidR="003F5B17">
        <w:t xml:space="preserve">dynamics </w:t>
      </w:r>
      <w:r>
        <w:t xml:space="preserve">strikingly different </w:t>
      </w:r>
      <w:r w:rsidR="003F5B17">
        <w:t xml:space="preserve">from standard </w:t>
      </w:r>
      <w:r>
        <w:t xml:space="preserve">epidemiological </w:t>
      </w:r>
      <w:r w:rsidR="0057313C">
        <w:t>models</w:t>
      </w:r>
      <w:ins w:id="29" w:author="Norman Packard" w:date="2020-09-18T23:19:00Z">
        <w:r w:rsidR="00DD18D7">
          <w:t xml:space="preserve"> in the following ways:</w:t>
        </w:r>
      </w:ins>
      <w:del w:id="30" w:author="Norman Packard" w:date="2020-09-18T23:19:00Z">
        <w:r w:rsidDel="00DD18D7">
          <w:delText>.</w:delText>
        </w:r>
      </w:del>
      <w:r>
        <w:t xml:space="preserve">  The cumulative case count curves shown in Figs </w:t>
      </w:r>
      <w:r w:rsidR="00787E3D">
        <w:t>2</w:t>
      </w:r>
      <w:r>
        <w:t xml:space="preserve">A and </w:t>
      </w:r>
      <w:r w:rsidR="00787E3D">
        <w:t>2</w:t>
      </w:r>
      <w:r>
        <w:t xml:space="preserve">C have long linear regions (shown with a simple three-segment piecewise linear fit superimposed on the data), which correspond to broadened peaks </w:t>
      </w:r>
      <w:r w:rsidR="007C0877">
        <w:t>and extended flat regions in the tails of</w:t>
      </w:r>
      <w:r>
        <w:t xml:space="preserve"> the daily data shown in Figs </w:t>
      </w:r>
      <w:r w:rsidR="00787E3D">
        <w:t>2</w:t>
      </w:r>
      <w:r>
        <w:t xml:space="preserve">B and </w:t>
      </w:r>
      <w:r w:rsidR="00787E3D">
        <w:t>2</w:t>
      </w:r>
      <w:r>
        <w:t xml:space="preserve">C, </w:t>
      </w:r>
      <w:r w:rsidR="007C0877">
        <w:t xml:space="preserve">both </w:t>
      </w:r>
      <w:r>
        <w:t>uncharacteristic of the classical epidemiological models</w:t>
      </w:r>
      <w:r w:rsidR="007C0877">
        <w:t xml:space="preserve"> (e.g. SIR and SEIR models)</w:t>
      </w:r>
      <w:r>
        <w:t xml:space="preserve">.  </w:t>
      </w:r>
      <w:r w:rsidR="003976D4">
        <w:t>The typical response</w:t>
      </w:r>
      <w:r w:rsidR="007C0877">
        <w:t xml:space="preserve"> seen in the data</w:t>
      </w:r>
      <w:r w:rsidR="003976D4">
        <w:t xml:space="preserve"> is an early saturation peak followed</w:t>
      </w:r>
      <w:r w:rsidR="00111098">
        <w:t xml:space="preserve"> </w:t>
      </w:r>
      <w:r w:rsidR="003976D4">
        <w:t>by an extended period</w:t>
      </w:r>
      <w:r w:rsidR="00111098">
        <w:t xml:space="preserve"> </w:t>
      </w:r>
      <w:r w:rsidR="003976D4">
        <w:t>with nearly constant rates of daily infection</w:t>
      </w:r>
      <w:r w:rsidR="00111098">
        <w:t xml:space="preserve">, at varying levels depending on the individual countries, prior to a second wave of infection. In the USA, for example, the constant infection rate phase </w:t>
      </w:r>
      <w:r w:rsidR="00E15AF0">
        <w:t xml:space="preserve">persisted without much attenuation from the initial peak level </w:t>
      </w:r>
      <w:r w:rsidR="00111098">
        <w:t>for 2.5 months from</w:t>
      </w:r>
      <w:r w:rsidR="00E15AF0">
        <w:t xml:space="preserve"> April to mid-June 2020. This high constant infection rate phase is also seen in </w:t>
      </w:r>
      <w:r w:rsidR="006836A1">
        <w:t xml:space="preserve">the whole world data (not shown) and </w:t>
      </w:r>
      <w:r w:rsidR="00E15AF0">
        <w:t xml:space="preserve">other </w:t>
      </w:r>
      <w:r w:rsidR="006836A1">
        <w:t xml:space="preserve">large countries like </w:t>
      </w:r>
      <w:r w:rsidR="00E15AF0">
        <w:t>Brazil</w:t>
      </w:r>
      <w:r w:rsidR="006836A1">
        <w:t xml:space="preserve"> and Russia.</w:t>
      </w:r>
      <w:r w:rsidR="00E15AF0">
        <w:t xml:space="preserve"> In many other countries, such as Italy, Spain, and Germany in Europe, but also Japan, South Korea, and Australia, the extended constant phase </w:t>
      </w:r>
      <w:r w:rsidR="006836A1">
        <w:t>is also seen but</w:t>
      </w:r>
      <w:r w:rsidR="00E15AF0">
        <w:t xml:space="preserve"> at a </w:t>
      </w:r>
      <w:r w:rsidR="006836A1">
        <w:t xml:space="preserve">significantly </w:t>
      </w:r>
      <w:r w:rsidR="00E15AF0">
        <w:t xml:space="preserve">lower level than the initial peak. </w:t>
      </w:r>
      <w:r w:rsidR="006836A1">
        <w:t xml:space="preserve">We shall see how the cautioned SIR family of models explain these phenomena, </w:t>
      </w:r>
      <w:r w:rsidR="0057313C">
        <w:t>while capturing other features including</w:t>
      </w:r>
      <w:r w:rsidR="006836A1">
        <w:t xml:space="preserve"> the </w:t>
      </w:r>
      <w:r w:rsidR="0057313C">
        <w:t xml:space="preserve">timing of </w:t>
      </w:r>
      <w:r w:rsidR="006836A1">
        <w:t xml:space="preserve">second </w:t>
      </w:r>
      <w:r w:rsidR="0057313C">
        <w:t xml:space="preserve">infection </w:t>
      </w:r>
      <w:r w:rsidR="006836A1">
        <w:t>peak</w:t>
      </w:r>
      <w:r w:rsidR="0057313C">
        <w:t>s</w:t>
      </w:r>
      <w:r w:rsidR="006836A1">
        <w:t>.</w:t>
      </w:r>
    </w:p>
    <w:p w14:paraId="6E1578B0" w14:textId="4482EE81" w:rsidR="00313967" w:rsidRDefault="00E15AF0" w:rsidP="009C03BC">
      <w:pPr>
        <w:jc w:val="both"/>
      </w:pPr>
      <w:r>
        <w:t xml:space="preserve"> </w:t>
      </w:r>
    </w:p>
    <w:p w14:paraId="43E29570" w14:textId="520FB0AF" w:rsidR="00E626CB" w:rsidRDefault="00E626CB" w:rsidP="009C03BC">
      <w:pPr>
        <w:jc w:val="both"/>
      </w:pPr>
      <w:r>
        <w:t xml:space="preserve">Contemplating the </w:t>
      </w:r>
      <w:r w:rsidR="00CF1226">
        <w:t xml:space="preserve">early </w:t>
      </w:r>
      <w:r>
        <w:t>linear global data</w:t>
      </w:r>
      <w:r w:rsidR="00CF1226">
        <w:t xml:space="preserve">, </w:t>
      </w:r>
      <w:r>
        <w:t xml:space="preserve">see Fig. </w:t>
      </w:r>
      <w:r w:rsidR="00787E3D">
        <w:t>2</w:t>
      </w:r>
      <w:r w:rsidR="00313967">
        <w:t xml:space="preserve">A and </w:t>
      </w:r>
      <w:r w:rsidR="00787E3D">
        <w:t>2</w:t>
      </w:r>
      <w:r w:rsidR="00313967">
        <w:t>C</w:t>
      </w:r>
      <w:r>
        <w:t>, the author</w:t>
      </w:r>
      <w:r w:rsidR="00313967">
        <w:t>s</w:t>
      </w:r>
      <w:r>
        <w:t xml:space="preserve"> </w:t>
      </w:r>
      <w:r w:rsidR="00313967">
        <w:t xml:space="preserve">were </w:t>
      </w:r>
      <w:r>
        <w:t xml:space="preserve">struck by the similarities with bacterial viral proliferation kinetics inside a single cell and in evolution experiments </w:t>
      </w:r>
      <w:r w:rsidRPr="009B7339">
        <w:rPr>
          <w:i/>
          <w:iCs/>
        </w:rPr>
        <w:t>in vitro</w:t>
      </w:r>
      <w:r>
        <w:t>, which systematically show exponential growth giving way to linear growth in the absence of immunity</w:t>
      </w:r>
      <w:r w:rsidR="000A5FD6">
        <w:t xml:space="preserve"> </w:t>
      </w:r>
      <w:r w:rsidR="000A5FD6">
        <w:fldChar w:fldCharType="begin"/>
      </w:r>
      <w:r w:rsidR="007C0877">
        <w:instrText xml:space="preserve"> ADDIN EN.CITE &lt;EndNote&gt;&lt;Cite&gt;&lt;Author&gt;Yin&lt;/Author&gt;&lt;Year&gt;2018&lt;/Year&gt;&lt;RecNum&gt;26&lt;/RecNum&gt;&lt;DisplayText&gt;[26, 27]&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7C0877">
        <w:rPr>
          <w:noProof/>
        </w:rPr>
        <w:t>[26, 27]</w:t>
      </w:r>
      <w:r w:rsidR="000A5FD6">
        <w:fldChar w:fldCharType="end"/>
      </w:r>
      <w:r>
        <w:t xml:space="preserve">. The fundamental reason for this is specific </w:t>
      </w:r>
      <w:r w:rsidR="008D4DAF">
        <w:t xml:space="preserve">host </w:t>
      </w:r>
      <w:r>
        <w:t>resource limitation, for example of the Q</w:t>
      </w:r>
      <w:r w:rsidR="006978B2">
        <w:t xml:space="preserve">ß viral </w:t>
      </w:r>
      <w:r>
        <w:t>replicase enzymes</w:t>
      </w:r>
      <w:r w:rsidR="006978B2">
        <w:t xml:space="preserve"> responsible for copying the RNA viral genome</w:t>
      </w:r>
      <w:r w:rsidR="009B7339">
        <w:t xml:space="preserve"> </w:t>
      </w:r>
      <w:r w:rsidR="00B16E3E">
        <w:fldChar w:fldCharType="begin"/>
      </w:r>
      <w:r w:rsidR="007C0877">
        <w:instrText xml:space="preserve"> ADDIN EN.CITE &lt;EndNote&gt;&lt;Cite&gt;&lt;Author&gt;Biebricher&lt;/Author&gt;&lt;Year&gt;1983&lt;/Year&gt;&lt;RecNum&gt;27&lt;/RecNum&gt;&lt;DisplayText&gt;[27]&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7C0877">
        <w:rPr>
          <w:noProof/>
        </w:rPr>
        <w:t>[27]</w:t>
      </w:r>
      <w:r w:rsidR="00B16E3E">
        <w:fldChar w:fldCharType="end"/>
      </w:r>
      <w:r w:rsidR="006978B2">
        <w:t xml:space="preserve">. This, like the nesting site limitation in bird populations, </w:t>
      </w:r>
      <w:r w:rsidR="00313967">
        <w:t xml:space="preserve">has </w:t>
      </w:r>
      <w:r w:rsidR="006978B2">
        <w:t xml:space="preserve">a straightforward </w:t>
      </w:r>
      <w:r w:rsidR="00313967">
        <w:t>explanation</w:t>
      </w:r>
      <w:r w:rsidR="006978B2">
        <w:t>: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w:t>
      </w:r>
      <w:r w:rsidR="00313967">
        <w:t>s</w:t>
      </w:r>
      <w:r w:rsidR="00591EE7">
        <w:t xml:space="preserve"> </w:t>
      </w:r>
      <w:r w:rsidR="00313967">
        <w:t xml:space="preserve">propose </w:t>
      </w:r>
      <w:r w:rsidR="00591EE7">
        <w:t xml:space="preserve">a </w:t>
      </w:r>
      <w:r w:rsidR="004A07DA">
        <w:t>similarly</w:t>
      </w:r>
      <w:r w:rsidR="00591EE7">
        <w:t xml:space="preserve"> </w:t>
      </w:r>
      <w:r w:rsidR="004A07DA">
        <w:t xml:space="preserve">endogenous </w:t>
      </w:r>
      <w:r w:rsidR="00591EE7">
        <w:t xml:space="preserve">mechanism </w:t>
      </w:r>
      <w:r w:rsidR="00313967">
        <w:t xml:space="preserve">that can </w:t>
      </w:r>
      <w:r w:rsidR="00591EE7">
        <w:t>account for the observed linear growth phase</w:t>
      </w:r>
      <w:r w:rsidR="00F51803">
        <w:t>s</w:t>
      </w:r>
      <w:r w:rsidR="00591EE7">
        <w:t xml:space="preserve"> for Covid-19 in societies shown in Fig. </w:t>
      </w:r>
      <w:r w:rsidR="00787E3D">
        <w:t>2</w:t>
      </w:r>
      <w:r w:rsidR="00783CA3">
        <w:t xml:space="preserve"> A and C</w:t>
      </w:r>
      <w:r w:rsidR="00591EE7">
        <w:t>.</w:t>
      </w:r>
      <w:r w:rsidR="008D4DAF">
        <w:t xml:space="preserve"> </w:t>
      </w: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xml:space="preserve">, the former acting </w:t>
      </w:r>
      <w:r w:rsidR="00B9464A">
        <w:lastRenderedPageBreak/>
        <w:t>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89618FF"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787E3D">
        <w:t>3</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including cautioned classes for all non-</w:t>
      </w:r>
      <w:proofErr w:type="gramStart"/>
      <w:r w:rsidR="006B7A29">
        <w:t xml:space="preserve">hospitalized </w:t>
      </w:r>
      <w:r w:rsidR="00997612">
        <w:t xml:space="preserve"> </w:t>
      </w:r>
      <w:r w:rsidR="006B7A29">
        <w:t>individuals</w:t>
      </w:r>
      <w:proofErr w:type="gramEnd"/>
      <w:r w:rsidR="006B7A29">
        <w:t xml:space="preserve"> </w:t>
      </w:r>
      <w:r w:rsidR="0024322C">
        <w:t>in a second set of models</w:t>
      </w:r>
      <w:r w:rsidR="00F639C0">
        <w:t xml:space="preserve">, also shown in Fig. </w:t>
      </w:r>
      <w:r w:rsidR="00787E3D">
        <w:t>3</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ins w:id="31" w:author="Norman Packard" w:date="2020-09-18T23:28:00Z">
        <w:r w:rsidR="00DD18D7">
          <w:t>; a range of caution coupled models may</w:t>
        </w:r>
      </w:ins>
      <w:ins w:id="32" w:author="Norman Packard" w:date="2020-09-18T23:29:00Z">
        <w:r w:rsidR="00DD18D7">
          <w:t xml:space="preserve"> be seen in Fig. S1</w:t>
        </w:r>
      </w:ins>
      <w:r w:rsidR="00006C70">
        <w:t>.</w:t>
      </w:r>
    </w:p>
    <w:p w14:paraId="6FC0F3C0" w14:textId="77777777" w:rsidR="00B9464A" w:rsidRDefault="00B9464A" w:rsidP="009C03BC">
      <w:pPr>
        <w:jc w:val="both"/>
      </w:pPr>
    </w:p>
    <w:p w14:paraId="73EA5E2C" w14:textId="30274024"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7C0877">
        <w:rPr>
          <w:rFonts w:eastAsiaTheme="minorEastAsia"/>
        </w:rPr>
        <w:instrText xml:space="preserve"> ADDIN EN.CITE &lt;EndNote&gt;&lt;Cite&gt;&lt;Author&gt;Richard Eiser&lt;/Author&gt;&lt;Year&gt;2012&lt;/Year&gt;&lt;RecNum&gt;29&lt;/RecNum&gt;&lt;DisplayText&gt;[28]&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7C0877">
        <w:rPr>
          <w:rFonts w:eastAsiaTheme="minorEastAsia"/>
          <w:noProof/>
        </w:rPr>
        <w:t>[28]</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6D64169D" w:rsidR="00B15680" w:rsidRDefault="0004656E" w:rsidP="0004656E">
      <w:pPr>
        <w:jc w:val="both"/>
      </w:pPr>
      <w:r>
        <w:t xml:space="preserve">The generic linear phases of growth for the cumulative confirmed cases are surveyed in data taken from Johns Hopkins University database, using a rolling average over 7 days to remove prominent weekly variations in reporting and some fluctuations, in Fig </w:t>
      </w:r>
      <w:r w:rsidR="00787E3D">
        <w:t>2</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w:t>
      </w:r>
      <w:r w:rsidR="000362AC">
        <w:t>2</w:t>
      </w:r>
      <w:r w:rsidR="00B15680">
        <w:t>B</w:t>
      </w:r>
      <w:r>
        <w:t>. Despite the differences in detail, all the comparatively mature responses in Europe demonstrate an extended linear phase of growth</w:t>
      </w:r>
      <w:r w:rsidR="00B15680">
        <w:t xml:space="preserve">, </w:t>
      </w:r>
      <w:r w:rsidR="00B15680">
        <w:lastRenderedPageBreak/>
        <w:t>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w:t>
      </w:r>
      <w:r w:rsidR="00787E3D">
        <w:t>2</w:t>
      </w:r>
      <w:r w:rsidR="001D3AEF">
        <w:t xml:space="preserve">B </w:t>
      </w:r>
      <w:r w:rsidR="001663E6">
        <w:t xml:space="preserve">(and SI Fig. S2 for all countries with ≥10000 confirmed cases)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r w:rsidR="00777D93">
        <w:t xml:space="preserve">Note that </w:t>
      </w:r>
      <w:r w:rsidR="00F21393">
        <w:t xml:space="preserve">linear ramp-ups in testing (see Fig. S? for examples), even if the number of </w:t>
      </w:r>
      <w:r w:rsidR="00EE5E34">
        <w:t>confirmed cases is proportional to the amount of testing,</w:t>
      </w:r>
      <w:r w:rsidR="00F21393">
        <w:t xml:space="preserve"> cannot account for linear growth without the disease dynamics already </w:t>
      </w:r>
      <w:r w:rsidR="00EE5E34">
        <w:t xml:space="preserve">being </w:t>
      </w:r>
      <w:r w:rsidR="00F21393">
        <w:t>linear (e.g. constant).</w:t>
      </w:r>
      <w:r w:rsidR="00EE5E34">
        <w:t xml:space="preserve"> We shall discuss other implications of changing societal conditions further below.</w:t>
      </w:r>
      <w:r w:rsidR="00F21393">
        <w:t xml:space="preserve"> </w:t>
      </w:r>
    </w:p>
    <w:p w14:paraId="0BA0CB22" w14:textId="241A3606" w:rsidR="00760B56" w:rsidRDefault="00760B56" w:rsidP="009C03BC">
      <w:pPr>
        <w:jc w:val="both"/>
      </w:pPr>
    </w:p>
    <w:p w14:paraId="3B8D7BCE" w14:textId="09D5BDC7"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modelling package Py</w:t>
      </w:r>
      <w:r w:rsidR="00D9479B">
        <w:t xml:space="preserve">Gom </w:t>
      </w:r>
      <w:r w:rsidR="00D9479B">
        <w:fldChar w:fldCharType="begin"/>
      </w:r>
      <w:r w:rsidR="007C0877">
        <w:instrText xml:space="preserve"> ADDIN EN.CITE &lt;EndNote&gt;&lt;Cite&gt;&lt;Author&gt;Tye&lt;/Author&gt;&lt;Year&gt;2018&lt;/Year&gt;&lt;RecNum&gt;30&lt;/RecNum&gt;&lt;DisplayText&gt;[29]&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7C0877">
        <w:rPr>
          <w:noProof/>
        </w:rPr>
        <w:t>[29]</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7C0877">
        <w:instrText xml:space="preserve"> ADDIN EN.CITE &lt;EndNote&gt;&lt;Cite&gt;&lt;Author&gt;A.&lt;/Author&gt;&lt;Year&gt;2020&lt;/Year&gt;&lt;RecNum&gt;31&lt;/RecNum&gt;&lt;DisplayText&gt;[30]&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7C0877">
        <w:rPr>
          <w:noProof/>
        </w:rPr>
        <w:t>[30]</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 xml:space="preserve">Fig. </w:t>
      </w:r>
      <w:r w:rsidR="000362AC">
        <w:t>4</w:t>
      </w:r>
      <w:r w:rsidR="00CE45E7">
        <w:t xml:space="preserve">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r w:rsidR="00837C60">
        <w:t xml:space="preserve">the </w:t>
      </w:r>
      <w:r w:rsidR="000A5341">
        <w:t xml:space="preserve">majority </w:t>
      </w:r>
      <w:r w:rsidR="00837C60">
        <w:t xml:space="preserve">of forms </w:t>
      </w:r>
      <w:r w:rsidR="000A5341">
        <w:t xml:space="preserve">seen for 194 countries in the JHU data. Note that in Fig. </w:t>
      </w:r>
      <w:r w:rsidR="000362AC">
        <w:t>4</w:t>
      </w:r>
      <w:r w:rsidR="000A5341">
        <w:t>, showing daily not cumulative cases, the linear phase of growth corresponds to constant daily cases.</w:t>
      </w:r>
    </w:p>
    <w:p w14:paraId="737AAA14" w14:textId="3B5548E3" w:rsidR="000A5341" w:rsidRDefault="000A5341" w:rsidP="009C03BC">
      <w:pPr>
        <w:jc w:val="both"/>
      </w:pPr>
    </w:p>
    <w:p w14:paraId="514D6AD6" w14:textId="77D6917B"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w:t>
      </w:r>
      <w:r w:rsidR="000362AC">
        <w:t>5</w:t>
      </w:r>
      <w:r w:rsidR="00707395">
        <w:t>.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 xml:space="preserve">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w:t>
      </w:r>
      <w:r w:rsidR="000362AC">
        <w:t>5</w:t>
      </w:r>
      <w:r w:rsidR="00006C70">
        <w:t>, involving all three c</w:t>
      </w:r>
      <w:r w:rsidR="00205CEC">
        <w:t>ur</w:t>
      </w:r>
      <w:r w:rsidR="00006C70">
        <w:t>ves (confirmed, recovered and deaths).</w:t>
      </w:r>
    </w:p>
    <w:p w14:paraId="6ABB5B88" w14:textId="39FCA5B8" w:rsidR="00EC0319" w:rsidRDefault="000A5341" w:rsidP="009C03BC">
      <w:pPr>
        <w:jc w:val="both"/>
      </w:pPr>
      <w:r>
        <w:lastRenderedPageBreak/>
        <w:t xml:space="preserve"> </w:t>
      </w:r>
    </w:p>
    <w:p w14:paraId="2F700505" w14:textId="4FBA81E7" w:rsidR="00205CEC" w:rsidRDefault="009C70C1" w:rsidP="004707EC">
      <w:pPr>
        <w:jc w:val="both"/>
      </w:pPr>
      <w:r>
        <w:t xml:space="preserve">This phenomenom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w:t>
      </w:r>
      <w:r w:rsidR="000362AC">
        <w:t>4</w:t>
      </w:r>
      <w:r w:rsidR="00E76A30">
        <w:t>.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w:t>
      </w:r>
      <w:r w:rsidR="00D5526F">
        <w:lastRenderedPageBreak/>
        <w:t>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127ED3FA" w:rsidR="00916FF1"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w:t>
      </w:r>
      <w:r w:rsidR="000362AC">
        <w:rPr>
          <w:rFonts w:eastAsiaTheme="minorEastAsia"/>
        </w:rPr>
        <w:t>6</w:t>
      </w:r>
      <w:r w:rsidR="00EE16A3">
        <w:rPr>
          <w:rFonts w:eastAsiaTheme="minorEastAsia"/>
        </w:rPr>
        <w:t xml:space="preserve"> </w:t>
      </w:r>
      <w:r w:rsidR="00025309">
        <w:rPr>
          <w:rFonts w:eastAsiaTheme="minorEastAsia"/>
        </w:rPr>
        <w:t xml:space="preserve">how economic coupling reduces but does not eliminate the cautionary response and can explain the occurrence of higher second wave peaks in the pandemic. </w:t>
      </w:r>
    </w:p>
    <w:p w14:paraId="42BC51C8" w14:textId="4D9A30E2" w:rsidR="00BA2B13" w:rsidRDefault="00BA2B13" w:rsidP="007D1E71">
      <w:pPr>
        <w:jc w:val="both"/>
        <w:rPr>
          <w:rFonts w:eastAsiaTheme="minorEastAsia"/>
        </w:rPr>
      </w:pPr>
    </w:p>
    <w:p w14:paraId="607A3976" w14:textId="56438429" w:rsidR="00EE5E34" w:rsidRDefault="00BA2B13" w:rsidP="007D1E71">
      <w:pPr>
        <w:jc w:val="both"/>
        <w:rPr>
          <w:rFonts w:eastAsiaTheme="minorEastAsia"/>
        </w:rPr>
      </w:pPr>
      <w:r>
        <w:rPr>
          <w:rFonts w:eastAsiaTheme="minorEastAsia"/>
        </w:rPr>
        <w:t xml:space="preserve">Several caveats concerning the current status of this work need to be made. Firstly, the Covid-19 data is clearly dependent on the identification of the disease, which at least for the confirmed and recovered cases is contingent upon widespread testing. Not only is the amount of testing limited (to varying degrees) in all countries, but it is a non-constant quantity. Although reliable testing data is now available for some countries, in the manual fits we have simply allowed the simulated curves to precede the data at the outbreak of the infection. </w:t>
      </w:r>
      <w:r w:rsidR="00EE5E34">
        <w:rPr>
          <w:rFonts w:eastAsiaTheme="minorEastAsia"/>
        </w:rPr>
        <w:t xml:space="preserve">Linear ramp-ups in testing cannot per se cause a conventional non-linear SEIR model with exponential growth and decay phases to respond linearly. However, testing is linked to contact tracing, and the amount of contact tracing and consequent quarantining does have a dampening impact on the spread of the disease. </w:t>
      </w:r>
      <w:r w:rsidR="00CE0ECA">
        <w:rPr>
          <w:rFonts w:eastAsiaTheme="minorEastAsia"/>
        </w:rPr>
        <w:t>Nonetheless</w:t>
      </w:r>
      <w:r w:rsidR="00EE5E34">
        <w:rPr>
          <w:rFonts w:eastAsiaTheme="minorEastAsia"/>
        </w:rPr>
        <w:t xml:space="preserve">, like the fixed external measures of face masks and social distancing which can also affect R0, changing the infection from exponentially increasing to exponentially decreasing, such effects do not result in linear </w:t>
      </w:r>
      <w:r w:rsidR="00CE0ECA">
        <w:rPr>
          <w:rFonts w:eastAsiaTheme="minorEastAsia"/>
        </w:rPr>
        <w:t>time profiles unless coupled like our cautionary response to the perceived severity of the disease</w:t>
      </w:r>
      <w:r w:rsidR="00EE5E34">
        <w:rPr>
          <w:rFonts w:eastAsiaTheme="minorEastAsia"/>
        </w:rPr>
        <w:t>.</w:t>
      </w:r>
    </w:p>
    <w:p w14:paraId="5279251F" w14:textId="77777777" w:rsidR="00CE0ECA" w:rsidRDefault="00CE0ECA" w:rsidP="007D1E71">
      <w:pPr>
        <w:jc w:val="both"/>
        <w:rPr>
          <w:rFonts w:eastAsiaTheme="minorEastAsia"/>
        </w:rPr>
      </w:pPr>
    </w:p>
    <w:p w14:paraId="5A87A106" w14:textId="257E1376" w:rsidR="00222A72" w:rsidRDefault="00BA2B13" w:rsidP="007D1E71">
      <w:pPr>
        <w:jc w:val="both"/>
        <w:rPr>
          <w:rFonts w:eastAsiaTheme="minorEastAsia"/>
        </w:rPr>
      </w:pPr>
      <w:r>
        <w:rPr>
          <w:rFonts w:eastAsiaTheme="minorEastAsia"/>
        </w:rPr>
        <w:lastRenderedPageBreak/>
        <w:t xml:space="preserve">Secondly, in many countries the number of ICUs was ramped up during the epidemic, so that using a fraction of this as the main trigger for caution is problematic in these countries. There one should reinterpret our findings in terms of the cautionary reaction to the number of deaths (proportional to </w:t>
      </w:r>
      <w:r w:rsidRPr="00BA2B13">
        <w:rPr>
          <w:rFonts w:eastAsiaTheme="minorEastAsia"/>
          <w:i/>
          <w:iCs/>
        </w:rPr>
        <w:t>I</w:t>
      </w:r>
      <w:r w:rsidRPr="00BA2B13">
        <w:rPr>
          <w:rFonts w:eastAsiaTheme="minorEastAsia"/>
          <w:i/>
          <w:iCs/>
          <w:vertAlign w:val="subscript"/>
        </w:rPr>
        <w:t>3</w:t>
      </w:r>
      <w:r>
        <w:rPr>
          <w:rFonts w:eastAsiaTheme="minorEastAsia"/>
        </w:rPr>
        <w:t>).</w:t>
      </w:r>
      <w:r w:rsidR="006A1118">
        <w:rPr>
          <w:rFonts w:eastAsiaTheme="minorEastAsia"/>
        </w:rPr>
        <w:t xml:space="preserve"> Thirdly, clearly many factors, including </w:t>
      </w:r>
      <w:r w:rsidR="00222A72">
        <w:rPr>
          <w:rFonts w:eastAsiaTheme="minorEastAsia"/>
        </w:rPr>
        <w:t xml:space="preserve">evolution of the virus, </w:t>
      </w:r>
      <w:r w:rsidR="006A1118">
        <w:rPr>
          <w:rFonts w:eastAsiaTheme="minorEastAsia"/>
        </w:rPr>
        <w:t xml:space="preserve">age and spatial distributions have not been taken into account, in addition to the above points, so that </w:t>
      </w:r>
      <w:r w:rsidR="006A1118" w:rsidRPr="00CE0ECA">
        <w:rPr>
          <w:rFonts w:eastAsiaTheme="minorEastAsia"/>
          <w:highlight w:val="yellow"/>
        </w:rPr>
        <w:t>instead of performing rigorous fitting reporting quality criteria, we have preferred first to simply perform rough manual fits to our models</w:t>
      </w:r>
      <w:r w:rsidR="006A1118">
        <w:rPr>
          <w:rFonts w:eastAsiaTheme="minorEastAsia"/>
        </w:rPr>
        <w:t xml:space="preserve">, to indicate how the main and novel features of the Covid-19 pandemic curves can be explained simply using our caution ansatz. </w:t>
      </w:r>
      <w:r w:rsidR="00CE0ECA">
        <w:rPr>
          <w:rFonts w:eastAsiaTheme="minorEastAsia"/>
        </w:rPr>
        <w:t xml:space="preserve">As noted by R. Füchslin (personal communication) age structure in connection with cautionary response </w:t>
      </w:r>
      <w:r w:rsidR="00C80F92">
        <w:rPr>
          <w:rFonts w:eastAsiaTheme="minorEastAsia"/>
        </w:rPr>
        <w:t xml:space="preserve">might be important in </w:t>
      </w:r>
      <w:r w:rsidR="00CE0ECA">
        <w:rPr>
          <w:rFonts w:eastAsiaTheme="minorEastAsia"/>
        </w:rPr>
        <w:t>explain</w:t>
      </w:r>
      <w:r w:rsidR="00C80F92">
        <w:rPr>
          <w:rFonts w:eastAsiaTheme="minorEastAsia"/>
        </w:rPr>
        <w:t>ing</w:t>
      </w:r>
      <w:r w:rsidR="00CE0ECA">
        <w:rPr>
          <w:rFonts w:eastAsiaTheme="minorEastAsia"/>
        </w:rPr>
        <w:t xml:space="preserve"> the widespread phenomenon of </w:t>
      </w:r>
      <w:r w:rsidR="00C80F92">
        <w:rPr>
          <w:rFonts w:eastAsiaTheme="minorEastAsia"/>
        </w:rPr>
        <w:t xml:space="preserve">decreasing deaths per infection ratio. </w:t>
      </w:r>
      <w:r w:rsidR="006B0AED">
        <w:rPr>
          <w:rFonts w:eastAsiaTheme="minorEastAsia"/>
        </w:rPr>
        <w:t xml:space="preserve">We explore this briefly. </w:t>
      </w:r>
      <w:r w:rsidR="00C80F92">
        <w:rPr>
          <w:rFonts w:eastAsiaTheme="minorEastAsia"/>
        </w:rPr>
        <w:t>If older people exercise caution to a different extent (reacting more strongly to ICU cases or deaths and possibly with longer retention time) than younger, as one might expect given their greater perceived risk, then since younger people are intrinsically less likely to die from the disease</w:t>
      </w:r>
      <w:r w:rsidR="006B0AED">
        <w:rPr>
          <w:rFonts w:eastAsiaTheme="minorEastAsia"/>
        </w:rPr>
        <w:t xml:space="preserve"> (as observed)</w:t>
      </w:r>
      <w:r w:rsidR="00C80F92">
        <w:rPr>
          <w:rFonts w:eastAsiaTheme="minorEastAsia"/>
        </w:rPr>
        <w:t>, the virus spreading in the less cautioned younger population will cause less deaths per infection than in the initially uncautioned population. No viral attenuation through evolution</w:t>
      </w:r>
      <w:r w:rsidR="006B0AED" w:rsidRPr="006B0AED">
        <w:rPr>
          <w:rFonts w:eastAsiaTheme="minorEastAsia"/>
        </w:rPr>
        <w:t xml:space="preserve"> </w:t>
      </w:r>
      <w:r w:rsidR="006B0AED">
        <w:rPr>
          <w:rFonts w:eastAsiaTheme="minorEastAsia"/>
        </w:rPr>
        <w:t>or improvements in treatment leading to a reduced chance of dying</w:t>
      </w:r>
      <w:r w:rsidR="00C80F92">
        <w:rPr>
          <w:rFonts w:eastAsiaTheme="minorEastAsia"/>
        </w:rPr>
        <w:t>, although conceivable alternative explanation</w:t>
      </w:r>
      <w:r w:rsidR="006B0AED">
        <w:rPr>
          <w:rFonts w:eastAsiaTheme="minorEastAsia"/>
        </w:rPr>
        <w:t>s</w:t>
      </w:r>
      <w:r w:rsidR="00C80F92">
        <w:rPr>
          <w:rFonts w:eastAsiaTheme="minorEastAsia"/>
        </w:rPr>
        <w:t xml:space="preserve">, </w:t>
      </w:r>
      <w:r w:rsidR="006B0AED">
        <w:rPr>
          <w:rFonts w:eastAsiaTheme="minorEastAsia"/>
        </w:rPr>
        <w:t>are</w:t>
      </w:r>
      <w:r w:rsidR="00C80F92">
        <w:rPr>
          <w:rFonts w:eastAsiaTheme="minorEastAsia"/>
        </w:rPr>
        <w:t xml:space="preserve"> required for this effect of caution, </w:t>
      </w:r>
      <w:r w:rsidR="006B0AED">
        <w:rPr>
          <w:rFonts w:eastAsiaTheme="minorEastAsia"/>
        </w:rPr>
        <w:t>which will cause an apparent decrease in disease severity over the whole population without individual outcomes once infected changing.</w:t>
      </w:r>
    </w:p>
    <w:p w14:paraId="5108E1EA" w14:textId="48068611" w:rsidR="00222A72" w:rsidRDefault="00222A72" w:rsidP="007D1E71">
      <w:pPr>
        <w:jc w:val="both"/>
        <w:rPr>
          <w:rFonts w:eastAsiaTheme="minorEastAsia"/>
        </w:rPr>
      </w:pPr>
    </w:p>
    <w:p w14:paraId="0E754A8C" w14:textId="77777777" w:rsidR="0096593C" w:rsidRDefault="0096593C" w:rsidP="0096593C">
      <w:pPr>
        <w:jc w:val="both"/>
      </w:pPr>
      <w:r>
        <w:t xml:space="preserve">In summary, we have introduced a new class of epidemiological models, adding to the classical SIR and SEIR models a </w:t>
      </w:r>
      <w:r w:rsidRPr="006F0953">
        <w:rPr>
          <w:i/>
          <w:iCs/>
        </w:rPr>
        <w:t>caution coupling</w:t>
      </w:r>
      <w:r>
        <w:t xml:space="preserve"> that provides an endogenous dynamical mechanism for a population’s self-regulation based on a segment of the population becoming cautious.  We demonstrate that many of the dynamical features seen in Covid-19 case data are reproduced robustly by the new models.  </w:t>
      </w:r>
      <w:proofErr w:type="gramStart"/>
      <w:r>
        <w:t>In particular, we</w:t>
      </w:r>
      <w:proofErr w:type="gramEnd"/>
      <w:r>
        <w:t xml:space="preserve"> observe that epidemiology with caution coupling can display multiple peaks and can result in asymptotic infection levels that are far below classical ‘herd immunity’ levels, as observed in Covid-19 case data.</w:t>
      </w:r>
    </w:p>
    <w:p w14:paraId="3D520421" w14:textId="77777777" w:rsidR="0096593C" w:rsidRDefault="0096593C" w:rsidP="007D1E71">
      <w:pPr>
        <w:jc w:val="both"/>
        <w:rPr>
          <w:rFonts w:eastAsiaTheme="minorEastAsia"/>
        </w:rPr>
      </w:pPr>
    </w:p>
    <w:p w14:paraId="2F523607" w14:textId="043B5306" w:rsidR="00BA2B13" w:rsidRPr="00A07926" w:rsidRDefault="00222A72" w:rsidP="007D1E71">
      <w:pPr>
        <w:jc w:val="both"/>
        <w:rPr>
          <w:rFonts w:eastAsiaTheme="minorEastAsia"/>
        </w:rPr>
      </w:pPr>
      <w:r>
        <w:rPr>
          <w:rFonts w:eastAsiaTheme="minorEastAsia"/>
        </w:rPr>
        <w:t>Finally, of course public interest is high on the question of what will happen to the dynamics of the pandemic in future. As discussed above, our model</w:t>
      </w:r>
      <w:r w:rsidR="006A1118">
        <w:rPr>
          <w:rFonts w:eastAsiaTheme="minorEastAsia"/>
        </w:rPr>
        <w:t xml:space="preserve"> </w:t>
      </w:r>
      <w:r>
        <w:rPr>
          <w:rFonts w:eastAsiaTheme="minorEastAsia"/>
        </w:rPr>
        <w:t xml:space="preserve">concentrates on the effect of the cautionary response, and misses various issues including attenuation of virus virility, that obviously will affect the future. However, it is interesting to see the predictions of our model to be contingent on the parameters of the cautionary response and its economic coupling. We explore in </w:t>
      </w:r>
      <w:r w:rsidRPr="000362AC">
        <w:rPr>
          <w:rFonts w:eastAsiaTheme="minorEastAsia"/>
          <w:highlight w:val="yellow"/>
        </w:rPr>
        <w:t xml:space="preserve">Fig. </w:t>
      </w:r>
      <w:r w:rsidR="000362AC" w:rsidRPr="000362AC">
        <w:rPr>
          <w:rFonts w:eastAsiaTheme="minorEastAsia"/>
          <w:highlight w:val="yellow"/>
        </w:rPr>
        <w:t>7</w:t>
      </w:r>
      <w:r>
        <w:rPr>
          <w:rFonts w:eastAsiaTheme="minorEastAsia"/>
        </w:rPr>
        <w:t xml:space="preserve"> the predicted pandemic cases on a 600</w:t>
      </w:r>
      <w:r w:rsidR="00D827B2">
        <w:rPr>
          <w:rFonts w:eastAsiaTheme="minorEastAsia"/>
        </w:rPr>
        <w:t>-</w:t>
      </w:r>
      <w:r>
        <w:rPr>
          <w:rFonts w:eastAsiaTheme="minorEastAsia"/>
        </w:rPr>
        <w:t xml:space="preserve">day (20 month) timescale for the cautionary models (and in the SI Fig S6 their economic coupled extensions) using a range of parameters which span those typical of the response in different countries in the first 200 days. </w:t>
      </w:r>
      <w:r w:rsidR="00D827B2">
        <w:rPr>
          <w:rFonts w:eastAsiaTheme="minorEastAsia"/>
        </w:rPr>
        <w:t xml:space="preserve">With typical expected caution retention periods of about 2 months, and strong caution, multiple waves of infection are expected and while the level of ongoing infection in the population is strongly sensitive to the strength of the caution response, its longevity and its sensitivity to both the threat to life provided by the virus and to economic factors, the models generally predict relaxation to a stationary situation with the virus here to stay at a significant level in the population. Society must </w:t>
      </w:r>
      <w:r w:rsidR="0096593C">
        <w:rPr>
          <w:rFonts w:eastAsiaTheme="minorEastAsia"/>
        </w:rPr>
        <w:t xml:space="preserve">either </w:t>
      </w:r>
      <w:r w:rsidR="00D827B2">
        <w:rPr>
          <w:rFonts w:eastAsiaTheme="minorEastAsia"/>
        </w:rPr>
        <w:t>rely on widespread effective vaccines, able to deal with viral evolution and with high public acceptance, not included in our model, that can push the virus into the exponential decay to extinction</w:t>
      </w:r>
      <w:r w:rsidR="0096593C">
        <w:rPr>
          <w:rFonts w:eastAsiaTheme="minorEastAsia"/>
        </w:rPr>
        <w:t>; or be prepared to factor the information in this report into legislation and public information that decouples the cautionary response from the current magnitude of the perceived threat.</w:t>
      </w:r>
    </w:p>
    <w:p w14:paraId="04B9EC08" w14:textId="7890046B" w:rsidR="006F0953" w:rsidRDefault="00916FF1" w:rsidP="007D1E71">
      <w:pPr>
        <w:jc w:val="both"/>
      </w:pPr>
      <w:r>
        <w:lastRenderedPageBreak/>
        <w:t xml:space="preserve"> </w:t>
      </w: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30F92505"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r w:rsidR="00781A18" w:rsidRPr="00781A18">
        <w:t>https://github.com/alsnhll/SEIR_COVID19</w:t>
      </w:r>
      <w:r w:rsidR="00781A18">
        <w:t xml:space="preserve">) </w:t>
      </w:r>
      <w:r w:rsidR="00CB4CC3">
        <w:t>and the authors of the Py</w:t>
      </w:r>
      <w:r w:rsidR="00781A18">
        <w:t>Gom</w:t>
      </w:r>
      <w:r w:rsidR="00CB4CC3">
        <w:t xml:space="preserve"> package</w:t>
      </w:r>
      <w:r w:rsidR="00781A18">
        <w:t xml:space="preserve"> (</w:t>
      </w:r>
      <w:hyperlink r:id="rId7"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58C6A05A" w14:textId="708582F1" w:rsidR="00D5526F" w:rsidRPr="00831BED" w:rsidRDefault="00B07D82">
      <w:pPr>
        <w:rPr>
          <w:b/>
          <w:bCs/>
        </w:rPr>
      </w:pPr>
      <w:r w:rsidRPr="00B07D82">
        <w:rPr>
          <w:noProof/>
        </w:rPr>
        <w:lastRenderedPageBreak/>
        <mc:AlternateContent>
          <mc:Choice Requires="wpg">
            <w:drawing>
              <wp:anchor distT="0" distB="0" distL="114300" distR="114300" simplePos="0" relativeHeight="251665408" behindDoc="0" locked="0" layoutInCell="1" allowOverlap="1" wp14:anchorId="56499CD1" wp14:editId="5C4C4FA6">
                <wp:simplePos x="0" y="0"/>
                <wp:positionH relativeFrom="column">
                  <wp:posOffset>-439420</wp:posOffset>
                </wp:positionH>
                <wp:positionV relativeFrom="paragraph">
                  <wp:posOffset>365125</wp:posOffset>
                </wp:positionV>
                <wp:extent cx="6675120" cy="4848860"/>
                <wp:effectExtent l="0" t="0" r="5080" b="2540"/>
                <wp:wrapTopAndBottom/>
                <wp:docPr id="21" name="Group 2"/>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675120" cy="4848860"/>
                          <a:chOff x="0" y="-1"/>
                          <a:chExt cx="9019870" cy="6576421"/>
                        </a:xfrm>
                      </wpg:grpSpPr>
                      <pic:pic xmlns:pic="http://schemas.openxmlformats.org/drawingml/2006/picture">
                        <pic:nvPicPr>
                          <pic:cNvPr id="22" name="Picture 2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70807" cy="30400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 name="Picture 2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4629972" y="-1"/>
                            <a:ext cx="4389898" cy="365472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8" name="Picture 2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28389" y="3127980"/>
                            <a:ext cx="4572002" cy="15097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 name="Picture 30"/>
                          <pic:cNvPicPr>
                            <a:picLocks noChangeAspect="1"/>
                          </pic:cNvPicPr>
                        </pic:nvPicPr>
                        <pic:blipFill rotWithShape="1">
                          <a:blip r:embed="rId11"/>
                          <a:srcRect l="6367" t="8804" r="5940" b="5299"/>
                          <a:stretch/>
                        </pic:blipFill>
                        <pic:spPr>
                          <a:xfrm>
                            <a:off x="443812" y="4744129"/>
                            <a:ext cx="1870578" cy="1832291"/>
                          </a:xfrm>
                          <a:prstGeom prst="rect">
                            <a:avLst/>
                          </a:prstGeom>
                        </pic:spPr>
                      </pic:pic>
                      <pic:pic xmlns:pic="http://schemas.openxmlformats.org/drawingml/2006/picture">
                        <pic:nvPicPr>
                          <pic:cNvPr id="31" name="Picture 3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3265562" y="4591228"/>
                            <a:ext cx="5460054" cy="1946092"/>
                          </a:xfrm>
                          <a:prstGeom prst="rect">
                            <a:avLst/>
                          </a:prstGeom>
                          <a:noFill/>
                          <a:extLst>
                            <a:ext uri="{909E8E84-426E-40DD-AFC4-6F175D3DCCD1}">
                              <a14:hiddenFill xmlns:a14="http://schemas.microsoft.com/office/drawing/2010/main">
                                <a:solidFill>
                                  <a:srgbClr val="FFFFFF"/>
                                </a:solidFill>
                              </a14:hiddenFill>
                            </a:ext>
                          </a:extLst>
                        </pic:spPr>
                      </pic:pic>
                      <wps:wsp>
                        <wps:cNvPr id="32" name="TextBox 1"/>
                        <wps:cNvSpPr txBox="1"/>
                        <wps:spPr>
                          <a:xfrm>
                            <a:off x="135696" y="5364557"/>
                            <a:ext cx="309758" cy="502087"/>
                          </a:xfrm>
                          <a:prstGeom prst="rect">
                            <a:avLst/>
                          </a:prstGeom>
                          <a:noFill/>
                        </wps:spPr>
                        <wps:txbx>
                          <w:txbxContent>
                            <w:p w14:paraId="29E8ACA5" w14:textId="77777777" w:rsidR="00B07D82" w:rsidRDefault="00B07D82" w:rsidP="00B07D82">
                              <w:r>
                                <w:rPr>
                                  <w:rFonts w:hAnsi="Calibri"/>
                                  <w:color w:val="000000" w:themeColor="text1"/>
                                  <w:kern w:val="24"/>
                                  <w:sz w:val="36"/>
                                  <w:szCs w:val="36"/>
                                </w:rPr>
                                <w:t>D</w:t>
                              </w:r>
                            </w:p>
                          </w:txbxContent>
                        </wps:txbx>
                        <wps:bodyPr wrap="square" rtlCol="0">
                          <a:spAutoFit/>
                        </wps:bodyPr>
                      </wps:wsp>
                      <wps:wsp>
                        <wps:cNvPr id="34" name="TextBox 7"/>
                        <wps:cNvSpPr txBox="1"/>
                        <wps:spPr>
                          <a:xfrm>
                            <a:off x="8302486" y="2939747"/>
                            <a:ext cx="308042" cy="502087"/>
                          </a:xfrm>
                          <a:prstGeom prst="rect">
                            <a:avLst/>
                          </a:prstGeom>
                          <a:noFill/>
                        </wps:spPr>
                        <wps:txbx>
                          <w:txbxContent>
                            <w:p w14:paraId="5E340F41" w14:textId="77777777" w:rsidR="00B07D82" w:rsidRDefault="00B07D82" w:rsidP="00B07D82">
                              <w:r>
                                <w:rPr>
                                  <w:rFonts w:hAnsi="Calibri"/>
                                  <w:color w:val="000000" w:themeColor="text1"/>
                                  <w:kern w:val="24"/>
                                  <w:sz w:val="36"/>
                                  <w:szCs w:val="36"/>
                                </w:rPr>
                                <w:t>C</w:t>
                              </w:r>
                            </w:p>
                          </w:txbxContent>
                        </wps:txbx>
                        <wps:bodyPr wrap="square" rtlCol="0">
                          <a:spAutoFit/>
                        </wps:bodyPr>
                      </wps:wsp>
                      <wps:wsp>
                        <wps:cNvPr id="51" name="TextBox 8"/>
                        <wps:cNvSpPr txBox="1"/>
                        <wps:spPr>
                          <a:xfrm>
                            <a:off x="2392018" y="4096269"/>
                            <a:ext cx="305467" cy="502087"/>
                          </a:xfrm>
                          <a:prstGeom prst="rect">
                            <a:avLst/>
                          </a:prstGeom>
                          <a:noFill/>
                        </wps:spPr>
                        <wps:txbx>
                          <w:txbxContent>
                            <w:p w14:paraId="0E3A1E3D" w14:textId="77777777" w:rsidR="00B07D82" w:rsidRDefault="00B07D82" w:rsidP="00B07D82">
                              <w:r>
                                <w:rPr>
                                  <w:rFonts w:hAnsi="Calibri"/>
                                  <w:color w:val="000000" w:themeColor="text1"/>
                                  <w:kern w:val="24"/>
                                  <w:sz w:val="36"/>
                                  <w:szCs w:val="36"/>
                                </w:rPr>
                                <w:t>B</w:t>
                              </w:r>
                            </w:p>
                          </w:txbxContent>
                        </wps:txbx>
                        <wps:bodyPr wrap="square" rtlCol="0">
                          <a:spAutoFit/>
                        </wps:bodyPr>
                      </wps:wsp>
                      <wps:wsp>
                        <wps:cNvPr id="57" name="TextBox 9"/>
                        <wps:cNvSpPr txBox="1"/>
                        <wps:spPr>
                          <a:xfrm>
                            <a:off x="914394" y="2410397"/>
                            <a:ext cx="310616" cy="502087"/>
                          </a:xfrm>
                          <a:prstGeom prst="rect">
                            <a:avLst/>
                          </a:prstGeom>
                          <a:noFill/>
                        </wps:spPr>
                        <wps:txbx>
                          <w:txbxContent>
                            <w:p w14:paraId="66A6B3AB" w14:textId="77777777" w:rsidR="00B07D82" w:rsidRDefault="00B07D82" w:rsidP="00B07D82">
                              <w:r>
                                <w:rPr>
                                  <w:rFonts w:hAnsi="Calibri"/>
                                  <w:color w:val="000000" w:themeColor="text1"/>
                                  <w:kern w:val="24"/>
                                  <w:sz w:val="36"/>
                                  <w:szCs w:val="36"/>
                                </w:rPr>
                                <w:t>A</w:t>
                              </w:r>
                            </w:p>
                          </w:txbxContent>
                        </wps:txbx>
                        <wps:bodyPr wrap="square" rtlCol="0">
                          <a:spAutoFit/>
                        </wps:bodyPr>
                      </wps:wsp>
                      <wps:wsp>
                        <wps:cNvPr id="58" name="TextBox 10"/>
                        <wps:cNvSpPr txBox="1"/>
                        <wps:spPr>
                          <a:xfrm>
                            <a:off x="2772884" y="5284458"/>
                            <a:ext cx="306325" cy="502087"/>
                          </a:xfrm>
                          <a:prstGeom prst="rect">
                            <a:avLst/>
                          </a:prstGeom>
                          <a:noFill/>
                        </wps:spPr>
                        <wps:txbx>
                          <w:txbxContent>
                            <w:p w14:paraId="24479917" w14:textId="77777777" w:rsidR="00B07D82" w:rsidRDefault="00B07D82" w:rsidP="00B07D82">
                              <w:r>
                                <w:rPr>
                                  <w:rFonts w:hAnsi="Calibri"/>
                                  <w:color w:val="000000" w:themeColor="text1"/>
                                  <w:kern w:val="24"/>
                                  <w:sz w:val="36"/>
                                  <w:szCs w:val="36"/>
                                </w:rPr>
                                <w:t>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56499CD1" id="Group 2" o:spid="_x0000_s1026" style="position:absolute;margin-left:-34.6pt;margin-top:28.75pt;width:525.6pt;height:381.8pt;z-index:251665408;mso-width-relative:margin;mso-height-relative:margin" coordorigin="" coordsize="90198,65764" o:gfxdata="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8rKyv/Kysr/39/f/+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ysrK/wAAAP8AAAD/39/f////////////////&#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8fjx/9Xq1f/J5Mn/1erV&#13;&#10;//H48f//////////////////////////////////////////////////////////////////////&#13;&#10;////////////////////////////////////////////////////////////////////////////&#13;&#10;///////////////////////////////////////////////////////////////x+PH/1erV/8nk&#13;&#10;yf/V6tX/8fjx////////////////////////////////////////////////////////////////&#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v7+/77evv9TqVP/A4ED&#13;&#10;/wCAAP8AgAD/AIAA/wOBA/9UqlT/vt6+//7+/v//////////////////////////////////////&#13;&#10;////////////////////////////////////////////////////////////////////////////&#13;&#10;///////////////////////////////////////////////////////////////+/v7/vt6+/1Op&#13;&#10;U/8DgQP/AIAA/wCAAP8AgAD/A4ED/1SqVP++3r7//v7+////////////////////////////////&#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N5s3/K5Ur&#13;&#10;/wCAAP8AgAD/AIAA/wCAAP8AgAD/AIAA/wCAAP8AgAD/AIAA/yuVK//N5s3/////////////////&#13;&#10;////////////////////////////////////////////////////////////////////////////&#13;&#10;/////////////////////////////////////////////////////////////////////////83m&#13;&#10;zf8rlSv/AIAA/wCAAP8AgAD/AIAA/wCAAP8AgAD/AIAA/wCAAP8AgAD/K5Ur/83mzf//////////&#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&#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&#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&#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3r7/AIAA/wCAAP8AgAD/AIAA/wCAAP8AgAD/&#13;&#10;AIAA/wCAAP8AgAD/AIAA/wCAAP8AgAD/AIAA/wCAAP8AgAD/AIAA/wCAAP+/37//////////////&#13;&#10;////////////////////////////////////////////////////////////////////////////&#13;&#10;/////////////////////////////////////////////77evv8AgAD/AIAA/wCAAP8AgAD/AIAA&#13;&#10;/wCAAP8AgAD/AIAA/wCAAP8AgAD/AIAA/wCAAP8AgAD/AIAA/wCAAP8AgAD/AIAA/7/fv///////&#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&#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&#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&#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&#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&#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&#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&#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&#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13;&#10;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&#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&#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&#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&#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&#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&#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&#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&#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&#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&#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&#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&#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&#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&#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&#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&#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&#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&#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&#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&#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&#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&#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&#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&#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&#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&#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&#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&#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&#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&#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&#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&#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&#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&#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&#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&#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&#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&#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&#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&#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&#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&#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4ODg/8uLi7/Ozs7/05OTv9hYWH/dHR0/4eHh/95iXn/AFYA/wBgAP8A&#13;&#10;aQD/AHMA/wB8AP8AgAD/AIAA/wCAAP8AgAD/AIAA/wCAAP8AgAD/AIAA/wCAAP8AgAD/AIAA/wCA&#13;&#10;AP8AgAD/AIAA/8nky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V&#13;&#10;6tX/AIAA/wCAAP8AgAD/AIAA/wCAAP8AgAD/AIAA/wCAAP8AgAD/AIAA/wCAAP8AgAD/AIAA/wCA&#13;&#10;AP8AgAD/AIAA/wCAAP8AgAD/AIAA/9bq1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x+PH/A4ED/wCAAP8AgAD/AIAA/wCAAP8AgAD/AIAA/wCAAP8AgAD/AIAA/wCA&#13;&#10;AP8AgAD/AIAA/wCAAP8AgAD/AIAA/wCAAP8AgAD/BIIE//H48f//////////////////////////&#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VKpU/wCAAP8AgAD/AIAA/wCAAP8AgAD/AIAA/wCA&#13;&#10;AP8AgAD/AIAA/wCAAP8AgAD/AIAA/wCAAP8AgAD/AIAA/wCAAP8AgAD/VapV////////////////&#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vt6+/wCAAP8AgAD/AIAA/wCA&#13;&#10;AP8AgAD/AIAA/wCAAP8AgAD/AIAA/wCAAP8AgAD/AIAA/wCAAP8AgAD/AIAA/wCAAP8AgAD/v9+/&#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v7+/yuV&#13;&#10;K/8AgAD/AIAA/wCAAP8AgAD/AIAA/wCAAP8AgAD/AIAA/wCAAP8AgAD/AIAA/wCAAP8AgAD/AIAA&#13;&#10;/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AIAA/wCAAP8AgAD/AIAA/wCAAP8AgAD/AIAA/wCAAP8AgAD/AIAA&#13;&#10;/wCAAP8AgAD/AIAA/wuFC//N5s3/////////////////////////////////////////////////&#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63Lr/C4UL/wCAAP8AgAD/AIAA/wCAAP8AgAD/AIAA&#13;&#10;/wCAAP8AgAD/AIAA/wCAAP8AgAD/C4UL/7rcuv//////////////////////////////////////&#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zebN/yuVK/8AgAD/AIAA&#13;&#10;/wCAAP8AgAD/AIAA/wCAAP8AgAD/AIAA/wCAAP8sliz/zeb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37//VKpU/wOBA/8AgAD/AIAA/wCAAP8EggT/VapV/7/fv//+/v7/////////////////&#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H48f/W6tb/yeTJ/9bq1v/x+P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H48f/V&#13;&#10;6tX/yeTJ/9Xq1f/x+PH/////////////////////////////////////////////////////////&#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13;&#10;3r7/U6lT/wOBA/8AgAD/AIAA/wCAAP8DgQP/VKpU/77evv/+/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zebN/yuVK/8AgAD/AIAA/wCAAP8AgAD/AIAA/wCAAP8AgAD/AIAA/wCAAP8rlSv/zebN////&#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63Lr/C4UL/wCAAP8AgAD/AIAA/wCAAP8AgAD/AIAA/wCAAP8AgAD/AIAA/wCA&#13;&#10;AP8AgAD/C4UL/7rcu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AIAA/wCAAP8AgAD/AIAA/wCAAP8AgAD/AIAA/wCA&#13;&#10;AP8AgAD/AIAA/wCAAP8AgAD/AIAA/wuFC//N5s3/////////////////////////////////////&#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7+/yuVK/8AgAD/AIAA/wCAAP8AgAD/AIAA/wCA&#13;&#10;AP8AgAD/AIAA/wCAAP8AgAD/AIAA/wCAAP8AgAD/AIAA/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t6+/wCAAP8AgAD/AIAA/wCA&#13;&#10;AP8AgAD/AIAA/wCAAP8AgAD/AIAA/wCAAP8AgAD/AIAA/wCAAP8AgAD/AIAA/wCAAP8AgAD/v9+/&#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VKpU/wCA&#13;&#10;AP8AgAD/AIAA/wCAAP8AgAD/AIAA/wCAAP8AgAD/AIAA/wCAAP8AgAD/AIAA/wCAAP8AgAD/AIAA&#13;&#10;/wCAAP8AgAD/VapV////////////////////////////////////////////////////////////&#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x+PH/A4ED/wCAAP8AgAD/AIAA/wCAAP8AgAD/AIAA/wCAAP8AgAD/AIAA/wCAAP8AgAD/AIAA&#13;&#10;/wCAAP8AgAD/AIAA/wCAAP8AgAD/A4ED//H48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6tX/AIAA/wCAAP8AgAD/AIAA/wCAAP8AgAD/AIAA/wCAAP8AgAD/AIAA&#13;&#10;/wCAAP8AgAD/AIAA/wCAAP8AgAD/AIAA/wCAAP8AgAD/AIAA/9bq1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J5Mn/AIAA/wCAAP8AgAD/AIAA/wCAAP8AgAD/AIAA&#13;&#10;/wCAAP8AgAD/AIAA/wCAAP8AgAD/AIAA/wCAAP8AgAD/AIAA/wCAAP8AgAD/AIAA/8nky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6tX/AIAA/wCAAP8AgAD/AIAA&#13;&#10;/wCAAP8AgAD/AIAA/wCAAP8AgAD/AIAA/wCAAP8AgAD/AIAA/wCAAP8AgAD/AIAA/wCAAP8AgAD/&#13;&#10;AIAA/9bq1v//////////////////////////////////////////////////////////////////&#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x+PH/A4ED&#13;&#10;/wCAAP8AgAD/AIAA/wCAAP8AgAD/AIAA/wCAAP8AgAD/AIAA/wCAAP8AgAD/AIAA/wCAAP8AgAD/&#13;&#10;AIAA/wCAAP8AgAD/BIIE//H48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KpU/wCAAP8AgAD/AIAA/wCAAP8AgAD/AIAA/wCAAP8AgAD/AIAA/wCAAP8AgAD/&#13;&#10;AIAA/wCAAP8AgAD/AIAA/wCAAP8AgAD/Vap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t6+/wCAAP8AgAD/AIAA/wCAAP8AgAD/AIAA/wCAAP8AgAD/&#13;&#10;AIAA/wCAAP8AgAD/AIAA/wCAAP8AgAD/AIAA/wCAAP8AgAD/v9+/////////////////////////&#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7+/yuVK/8AgAD/AIAA/wCAAP8AgAD/&#13;&#10;AIAA/wCAAP8AgAD/AIAA/wCAAP8AgAD/AIAA/wCAAP8AgAD/AIAA/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13;&#10;AIAA/wCAAP8AgAD/AIAA/wCAAP8AgAD/AIAA/wCAAP8AgAD/AIAA/wCAAP8AgAD/AIAA/wuFC//N&#13;&#10;5s3/////////////////////////////////////////////////////////////////////////&#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63Lr/C4UL/wCAAP8AgAD/AIAA/wCAAP8AgAD/AIAA/wCAAP8AgAD/AIAA/wCAAP8A&#13;&#10;gAD/C4UL/7rcu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zebN/yuVK/8AgAD/AIAA/wCAAP8AgAD/AIAA/wCAAP8A&#13;&#10;gAD/AIAA/wCAAP8sliz/zebN////////////////////////////////////////////////////&#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37//VKpU/wOBA/8A&#13;&#10;gAD/AIAA/wCAAP8EggT/VapV/7/fv//+/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H48f/W6tb/yeTJ/9bq1v/x+PH/////////////////////////////////////////&#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np6f+zs7P/fX19/0hISP8TExP/AAAA/wAA&#13;&#10;AP9fX1//////////////////////////////////////////////////////////////////tra2&#13;&#10;/1BQUP8bGxv/BgYG/xsbG/9QUFD/tra2////////////////////////////////////////////&#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wAAAP8AAAD/AAAA/wAA&#13;&#10;AP8AAAD/AAAA/wAAAP9fX1//////////////////////////////////////////////////////&#13;&#10;//39/f9jY2P/AAAA/wAAAP8AAAD/AAAA/wAAAP8AAAD/AAAA/2RkZP/9/f3/////////////////&#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wAA&#13;&#10;AP8AAAD/AAAA/x4eHv9GRkb/AAAA/wAAAP9fX1//////////////////////////////////////&#13;&#10;/////////////////3h4eP8AAAD/AAAA/zExMf+np6f/ysrK/6enp/8xMTH/AAAA/wAAAP95eXn/&#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35+fv+zs7P/6Ojo///////f39//AAAA/wAAAP9fX1//////////////////////&#13;&#10;////////////////////////////2dnZ/wQEBP8AAAD/NDQ0//b29v/////////////////19fX/&#13;&#10;NDQ0/wAAAP8EBAT/29v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f39//AAAA/wAAAP9fX1//////&#13;&#10;////////////////////////////////////////////aWlp/wAAAP8AAAD/x8fH////////////&#13;&#10;////////////////x8fH/wAAAP8AAAD/ampq////////////////////////////////////////&#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13;&#10;/wAAAP9fX1/////////////////////////////////////////////+/v7/Ghoa/wAAAP8oKCj/&#13;&#10;/////////////////////////////////////ycnJ/8AAAD/Gxsb//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d3d3/&#13;&#10;AAAA/wAAAP9nZ2f//////////////////////////////////////2ZmZv8AAAD/AAAA/97e3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zs7P/AAAA/wAAAP+Pj4///////////////////////////////////////46Ojv8A&#13;&#10;AAD/AAAA/7W1tf//////////////////////////////////////////////////////////////&#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f39//AAAA/wAAAP9fX1//////////////////&#13;&#10;//////////////////////////+Xl5f/AAAA/wAAAP+rq6v/////////////////////////////&#13;&#10;/////////6urq/8AAAD/AAAA/5iYmP//////////////////////////////////////////////&#13;&#10;/////////////+Pj4//j4+P/4+Pj/+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wAAAP9fX1//&#13;&#10;//////////////////////////////////////////+Kior/AAAA/wAAAP+3t7f/////////////&#13;&#10;/////////////////////////7a2tv8AAAD/AAAA/4yMjP//////////////////////////////&#13;&#10;/////////////////////////////wAAAP8AAAD/AAAA/wAAAP8AAAD/AAAA/wAAAP8AAAD/AAAA&#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13;&#10;AAAA/wAAAP9fX1////////////////////////////////////////////+CgoL/AAAA/wAAAP+9&#13;&#10;vb3//////////////////////////////////////729vf8AAAD/AAAA/4ODg///////////////&#13;&#10;/////////////////////////////////////////////wAAAP8AAAD/AAAA/wAAAP8AAAD/AAAA&#13;&#10;/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K&#13;&#10;ior/AAAA/wAAAP+3t7f//////////////////////////////////////7a2tv8AAAD/AAAA/4yM&#13;&#10;jP///////////////////////////////////////////////////////////+Pj4//j4+P/4+Pj&#13;&#10;/+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Xl5f/AAAA/wAAAP+rq6v//////////////////////////////////////6ur&#13;&#10;q/8AAAD/AAAA/5iYmP//////////////////////////////////////////////////////////&#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f39//AAAA/wAAAP9fX1//////////////&#13;&#10;//////////////////////////////+zs7P/AAAA/wAAAP+Pj4//////////////////////////&#13;&#10;/////////////46Ojv8AAAD/AAAA/7W1tf//////////////////////////////////////////&#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wAAAP9f&#13;&#10;X1/////////////////////////////////////////////d3d3/AAAA/wAAAP9nZ2f/////////&#13;&#10;/////////////////////////////2ZmZv8AAAD/AAAA/97e3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13;&#10;39//AAAA/wAAAP9fX1/////////////////////////////////////////////+/v7/Ghoa/wAA&#13;&#10;AP8oKCj//////////////////////////////////////ygoKP8AAAD/Gxsb//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aWlp/wAAAP8AAAD/x8fH////////////////////////////x8fH/wAAAP8AAAD/ampq&#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2dnZ/wMDA/8AAAD/NDQ0//b29v/////////////////29vb/NDQ0&#13;&#10;/wAAAP8EBAT/2tra////////////////////////////////////////////////////////////&#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8PDw/+fn5//n5+f/5+fn/+Li4v/AAAA/wAAAP87Ozv/n5+f/5+f&#13;&#10;n/+fn5//n5+f/////////////////////////////////3h4eP8AAAD/AAAA/zExMf+oqKj/y8vL&#13;&#10;/6ioqP8xMTH/AAAA/wAAAP95eXn/////////////////////////////////////////////////&#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9fX/8AAAD/AAAA/wAAAP8AAAD/AAAA/wAA&#13;&#10;AP8AAAD/AAAA/wAAAP8AAAD/AAAA//////////////////////////////////39/f9iYmL/AAAA&#13;&#10;/wAAAP8AAAD/AAAA/wAAAP8AAAD/AAAA/2NjY//9/f3/////////////////////////////////&#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9fX/8AAAD/AAAA/wAA&#13;&#10;AP8AAAD/AAAA/wAAAP8AAAD/AAAA/wAAAP8AAAD/AAAA////////////////////////////////&#13;&#10;////////////tbW1/09PT/8aGhr/BgYG/xoaGv9PT0//tra2////////////////////////////&#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fn5/5ubm/9GRkb/GBgY/wYGBv8LCwv/JiYm/2BgYP/FxcX/////////////////&#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g4OD/Kysr/wAAAP8AAAD/AAAA/wAAAP8AAAD/AAAA/wAAAP8AAAD/&#13;&#10;bW1t//7+/v//////////////////////////////////////////////////////////////////&#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r6+v8rKyv/AAAA/wAAAP8uLi7/oKCg/8fHx/+6urr/&#13;&#10;fn5+/wsLC/8AAAD/AAAA/4eHh///////////////////////////////////////////////////&#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6urq/8AAAD/AAAA/zk5Of/8/Pz/&#13;&#10;/////////////////////8zMzP8FBQX/AAAA/xAQEP/7+/v/////////////////////////////&#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3Fxcf8AAAD/&#13;&#10;AAAA/7Kysv////////////////////////////////9RUVH/AAAA/wAAAP/S0tL/////////////&#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2tra/8AAAD/AAAA/9TU1P////////////////////////////////90dHT/AAAA/wAAAP/M&#13;&#10;zMz/////////////////////////////////////////////////////////////////////////&#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5KSkv8AAAD/AAAA/7Kysv////////////////////////////////9R&#13;&#10;UVH/AAAA/wEBAf/x8fH/////////////////////////////////////////////////////////&#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vr6/8ODg7/AAAA/zs7O//8/Pz/////////////&#13;&#10;/////////87Ozv8GBgb/AAAA/1tbW///////////////////////////////////////////////&#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sbH/CgoK/wAAAP8x&#13;&#10;MTH/oaGh/8fHx/+7u7v/gICA/w0NDf8AAAD/MjIy/+jo6P//////////////////////////////&#13;&#10;/////////////////////////////+Pj4//j4+P/4+Pj/+Pj4//j4+P/4+Pj/+Pj4//j4+P/ysrK&#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9fX/2RkZP8BAQH/AAAA/wAAAP8AAAD/AAAA/xcXF/+QkJD/9fX1////////////////////&#13;&#10;/////////////////////////////////////////////wAAAP8AAAD/AAAA/wAAAP8AAAD/AAAA&#13;&#10;/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5+fn/eXl5/xUVFf8AAAD/AAAA/wAAAP8AAAD/AAAA/wAAAP80NDT/sbGx////&#13;&#10;/////////////////////////////////////////////////////////////wAAAP8AAAD/AAAA&#13;&#10;/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T09P89PT3/AAAA/wMDA/92dnb/19fX//n5+f/x8fH/urq6/zw8&#13;&#10;PP8AAAD/AQEB/42Njf//////////////////////////////////////////////////////////&#13;&#10;/+Pj4//j4+P/4+Pj/+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3R0dP8AAAD/AAAA/6CgoP//////////////&#13;&#10;//////////////v7+/9BQUH/AAAA/wICAv/Q0ND/////////////////////////////////////&#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v7+/xISEv8AAAD/JiYm////&#13;&#10;///////////////////////////////////ExMT/AAAA/wAAAP9wcHD/////////////////////&#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5+fn/wAA&#13;&#10;AP8AAAD/V1dX///////////////////////////////////////39/f/AAAA/wAAAP9ISEj/////&#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6+vr/wAAAP8AAAD/U1NT///////////////////////////////////////y8vL/AAAA&#13;&#10;/wAAAP9MTEz/////////////////////////////////////////////////////////////////&#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f39/w4ODv8AAAD/Ghoa//v7+///////////////////////////&#13;&#10;//////+zs7P/AAAA/wAAAP9tbW3/////////////////////////////////////////////////&#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&#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&#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&#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&#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13;&#10;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&#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13;&#10;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&#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&#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&#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13;&#10;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13;&#10;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&#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&#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13;&#10;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&#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&#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&#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&#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&#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&#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&#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&#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&#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&#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&#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&#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&#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&#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&#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&#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&#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&#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&#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&#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&#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&#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&#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&#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&#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&#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&#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&#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&#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&#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&#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13;&#10;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&#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&#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&#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&#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13;&#10;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&#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13;&#10;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&#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&#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&#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&#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13;&#10;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&#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&#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&#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13;&#10;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&#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&#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7+//+/v///VFT//wMD//8AAP//AAD//wAA//8EBP//VVX//7+/&#13;&#10;///+/v///////76+//8AAP//AAD//wAA//8AAP//AAD//wAA//8AAP//AAD//wAA//8AAP//AAD/&#13;&#10;/wAA//8AAP//AAD//wAA//8AAP//AAD//z8///8AAP//AAD//wAA//8AAP//AAD//wAA//8AAP//&#13;&#10;AAD//wAA//8AAP//AAD//wAA//8AAP//AAD//wAA//8AAP//AAD//1VV////////////////////&#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Hx///W1v//ycn//9bW&#13;&#10;///x8f////////////////////////7+//8rK///AAD//wAA//8AAP//AAD//wAA//8AAP//AAD/&#13;&#10;/wAA//8AAP//AAD//wAA//8AAP//AAD//wAA//8AAP//KSn//wMD//8AAP//AAD//wAA//8AAP//&#13;&#10;AAD//wAA//8AAP//AAD//wAA//8AAP//AAD//wAA//8AAP//AAD//wAA//8AAP//AAD//wMD///x&#13;&#10;8f//////////////////////////////////////////////////////////////////////////&#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Nzf//Cwv//wAA//8AAP//AAD/&#13;&#10;/wAA//8AAP//AAD//wAA//8AAP//AAD//wAA//8AAP//AAD//wAA//8LC///q6v//wAA//8AAP//&#13;&#10;AAD//wAA//8AAP//AAD//wAA//8AAP//AAD//wAA//8AAP//AAD//wAA//8AAP//AAD//wAA//8A&#13;&#10;AP//AAD//wAA///W1v//////////////////////////////////////////////////////////&#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urr/&#13;&#10;/wsL//8AAP//AAD//wAA//8AAP//AAD//wAA//8AAP//AAD//wAA//8AAP//AAD//wsL//+6uv//&#13;&#10;ycn//wAA//8AAP//AAD//wAA//8AAP//AAD//wAA//8AAP//AAD//wAA//8AAP//AAD//wAA//8A&#13;&#10;AP//AAD//wAA//8AAP//AAD//wAA///Jyf//////////////////////////////////////////&#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8rK///AAD//wAA//8AAP//AAD//wAA//8AAP//AAD//wAA//8AAP//&#13;&#10;LCz//83N////////1dX//wAA//8AAP//AAD//wAA//8AAP//AAD//wAA//8AAP//AAD//wAA//8A&#13;&#10;AP//AAD//wAA//8AAP//AAD//wAA//8AAP//AAD//wAA///W1v//////////////////////////&#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v//v7///1RU//8DA///AAD//wAA//8AAP//&#13;&#10;BAT//1VV//+/v////v7/////////////8fH//wMD//8AAP//AAD//wAA//8AAP//AAD//wAA//8A&#13;&#10;AP//AAD//wAA//8AAP//AAD//wAA//8AAP//AAD//wAA//8AAP//AAD//wQE///x8f//////////&#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x8f//&#13;&#10;1tb//8nJ///W1v//8fH//////////////////////////////////1RU//8AAP//AAD//wAA//8A&#13;&#10;AP//AAD//wAA//8AAP//AAD//wAA//8AAP//AAD//wAA//8AAP//AAD//wAA//8AAP//AAD//1VV&#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&#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&#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13;&#10;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&#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&#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&#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&#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&#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&#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&#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&#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&#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&#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&#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&#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&#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&#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&#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&#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&#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9UVP//AAD//wAA&#13;&#10;//8AAP//AAD//wAA//8AAP//AAD//wAA//8AAP//AAD//wAA//8AAP//AAD//wAA//8AAP//AAD/&#13;&#10;/wAA//9VVf//////////////////////////////////////////////////8fH//9XV///Jyf//&#13;&#10;1dX///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vv//AAD//wAA//8AAP//AAD//wAA//8AAP//AAD//wAA//8AAP//AAD//wAA//8AAP//AAD/&#13;&#10;/wAA//8AAP//AAD//wAA//+/v////////////////////////////////////v7//76+//9TU///&#13;&#10;AwP//wAA//8AAP//AAD//wMD//9UVP//vr7///7+////////////////////////////////////&#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v//Kyv//wAA//8AAP//AAD//wAA//8AAP//AAD//wAA//8AAP//AAD/&#13;&#10;/wAA//8AAP//AAD//wAA//8AAP//AAD//yws///+/v/////////////////////////////Nzf//&#13;&#10;Kyv//wAA//8AAP//AAD//wAA//8AAP//AAD//wAA//8AAP//AAD//ysr///Nzf//////////////&#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zc3//wsL//8AAP//AAD//wAA//8AAP//AAD/&#13;&#10;/wAA//8AAP//AAD//wAA//8AAP//AAD//wAA//8AAP//Cwv//83N////////////////////////&#13;&#10;/////7q6//8LC///AAD//wAA//8AAP//AAD//wAA//8AAP//AAD//wAA//8AAP//AAD//wAA//8L&#13;&#10;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13;&#10;/wAA//8AAP//AAD//wAA//8AAP//AAD//wAA//8AAP//AAD//wAA//8LC///urr/////////////&#13;&#10;////////////////zc3//wsL//8AAP//AAD//wAA//8AAP//AAD//wAA//8AAP//AAD//wAA//8A&#13;&#10;AP//AAD//wAA//8AAP//Cwv//83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Nzf//Kyv//wAA//8AAP//AAD//wAA//8AAP//AAD//wAA//8AAP//AAD//yws///Nzf//&#13;&#10;///////////////////////////+/v//Kyv//wAA//8AAP//AAD//wAA//8AAP//AAD//wAA//8A&#13;&#10;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v7//7+///9UVP//AwP//wAA//8AAP//AAD//wQE//9VVf//&#13;&#10;v7////7+//////////////////////////////////++vv//AAD//wAA//8AAP//AAD//wAA//8A&#13;&#10;AP//AAD//wAA//8AAP//AAD//wAA//8AAP//AAD//wAA//8AAP//AAD//wAA//+/v///////////&#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8fH//9bW///Jyf//&#13;&#10;1tb///Hx//////////////////////////////////////////////////9UVP//AAD//wAA//8A&#13;&#10;AP//AAD//wAA//8AAP//AAD//wAA//8AAP//AAD//wAA//8AAP//AAD//wAA//8AAP//AAD//wAA&#13;&#10;//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Hx//8D&#13;&#10;A///AAD//wAA//8AAP//AAD//wAA//8AAP//AAD//wAA//8AAP//AAD//wAA//8AAP//AAD//wAA&#13;&#10;//8AAP//AAD//wAA//8DA///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9XV//8AAP//AAD//wAA//8AAP//AAD//wAA//8AAP//AAD//wAA//8AAP//AAD//wAA&#13;&#10;//8AAP//AAD//wAA//8AAP//AAD//wAA//8AAP//1tb/////////////////////////////////&#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8nJ//8AAP//AAD//wAA//8AAP//AAD//wAA//8AAP//AAD//wAA&#13;&#10;//8AAP//AAD//wAA//8AAP//AAD//wAA//8AAP//AAD//wAA//8AAP//yc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9XV//8AAP//AAD//wAA//8AAP//AAD//wAA&#13;&#10;//8AAP//AAD//wAA//8AAP//AAD//wAA//8AAP//AAD//wAA//8AAP//AAD//wAA//8AAP//1tb/&#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Hx//8DA///AAD//wAA&#13;&#10;//8AAP//AAD//wAA//8AAP//AAD//wAA//8AAP//AAD//wAA//8AAP//AAD//wAA//8AAP//AAD/&#13;&#10;/wAA//8EBP//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8fH//9XV///Jyf//1dX///Hx////////////////////////////////////////////////////&#13;&#10;////////////////////////////////////////////////////////////////////////////&#13;&#10;//9UVP//AAD//wAA//8AAP//AAD//wAA//8AAP//AAD//wAA//8AAP//AAD//wAA//8AAP//AAD/&#13;&#10;/wAA//8AAP//AAD//wAA//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v7//76+//9TU///AwP//wAA//8AAP//AAD//wMD//9UVP//vr7///7+////////////////////&#13;&#10;////////////////////////////////////////////////////////////////////////////&#13;&#10;//////////////////++vv//AAD//wAA//8AAP//AAD//wAA//8AAP//AAD//wAA//8AAP//AAD/&#13;&#10;/wAA//8AAP//AAD//wAA//8AAP//AAD//wAA//+/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Nzf//Kyv//wAA//8AAP//AAD//wAA//8AAP//AAD//wAA//8AAP//AAD//ysr///N&#13;&#10;zf//////////////////////////////////////////////////////////////////////////&#13;&#10;///////////////////////////////////+/v//Kyv//wAA//8AAP//AAD//wAA//8AAP//AAD/&#13;&#10;/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wAA//8AAP//AAD//wAA//8AAP//AAD//wAA//8A&#13;&#10;AP//AAD//wAA//8LC///urr/////////////////////////////////////////////////////&#13;&#10;////////////////////////////////////////////////////////zc3//wsL//8AAP//AAD/&#13;&#10;/wAA//8AAP//AAD//wAA//8AAP//AAD//wAA//8AAP//AAD//wAA//8AAP//AAD//yIi///Nzf//&#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Kyv//wAA//8AAP//AAD//wAA//8A&#13;&#10;AP//AAD//wAA//8AAP//AAD//wAA//8AAP//AAD//wAA//8AAP//AAD//yws///+/v//////////&#13;&#10;////////////////////////////////////////////////////////////////////////////&#13;&#10;///////////////////////Nzf//IyP//wAA//8AAP//AAD//wAA//8AAP//AAD//wAA//8AAP//&#13;&#10;AAD//wAA//8AAP//AAD//wAA//8AAP//Cwv//83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v//AAD//wAA//8A&#13;&#10;AP//AAD//wAA//8AAP//AAD//wAA//8AAP//AAD//wAA//8AAP//AAD//wAA//8AAP//AAD//wAA&#13;&#10;//+/v///////////////////////////////////////////////////////////////////////&#13;&#10;///////////////////////////////////////+/v//Kir//wAA//8AAP//AAD//wAA//8AAP//&#13;&#10;AAD//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&#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&#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8nJ//8AAP//AAD//wAA//8AAP//AAD//wAA&#13;&#10;//8AAP//AAD//wAA//8AAP//AAD//wAA//8AAP//AAD//wAA//8AAP//AAD//wAA//8AAP//ycn/&#13;&#10;////////////////////////////////////////////////////////////////////////////&#13;&#10;/////////////////////9XV//8AAP//AAD//wAA//8AAP//AAD//wAA//8AAP//AAD//wAA//8A&#13;&#10;AP//AAD//wAA//8AAP//AAD//wAA//8AAP//AAD//wAA//8AAP//1tb/////////////////////&#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XV//8AAP//AAD//wAA&#13;&#10;//8AAP//AAD//wAA//8AAP//AAD//wAA//8AAP//AAD//wAA//8AAP//AAD//wAA//8AAP//AAD/&#13;&#10;/wAA//8AAP//1tb/////////////////////////////////////////////////////////////&#13;&#10;/////////////////////////////////////8nJ//8AAP//AAD//wAA//8AAP//AAD//wAA//8A&#13;&#10;AP//AAD//wAA//8AAP//AAD//wAA//8AAP//AAD//wAA//8AAP//AAD//wAA//8AAP//yc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&#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v//AAD//wAA//8AAP//AAD//wAA//8AAP//AAD/&#13;&#10;/wAA//8AAP//AAD//wAA//8AAP//AAD//wAA//8AAP//AAD//wAA//+/v///////////////////&#13;&#10;////////////////////////////////////////////////////////////////////////////&#13;&#10;//////////////9UVP//AAD//wAA//8AAP//AAD//wAA//8AAP//AAD//wAA//8AAP//AAD//wAA&#13;&#10;//8AAP//AAD//wAA//8AAP//AAD//wAA//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Kyv//wAA//8AAP//AAD/&#13;&#10;/wAA//8AAP//AAD//wAA//8AAP//AAD//wAA//8AAP//AAD//wAA//8AAP//AAD//yws///+/v//&#13;&#10;////////////////////////////////////////////////////////////////////////////&#13;&#10;//////////////////////////////++vv//AAD//wAA//8AAP//AAD//wAA//8AAP//AAD//wAA&#13;&#10;//8AAP//AAD//wAA//8AAP//AAD//wAA//8AAP//AAD//wAA//+/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zc3/&#13;&#10;/wsL//8AAP//AAD//wAA//8AAP//AAD//wAA//8AAP//AAD//wAA//8AAP//AAD//wAA//8AAP//&#13;&#10;Cwv//83N////////////////////////////////////////////////////////////////////&#13;&#10;///////////////////////////////////////////////+/v//Kyv//wAA//8AAP//AAD//wAA&#13;&#10;//8AAP//AAD//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&#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Nzf//Kyv//wAA//8AAP//AAD//wAA//8AAP//&#13;&#10;AAD//wAA//8AAP//AAD//yws///Nzf//////////////////////////////////////////////&#13;&#10;////////////////////////////////////////////////////////////////////////////&#13;&#10;/////////////7q6//8LC///AAD//wAA//8AAP//AAD//wAA//8AAP//AAD//wAA//8AAP//AAD/&#13;&#10;/wAA//8L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7//7+///9UVP//&#13;&#10;AwP//wAA//8AAP//AAD//wQE//9VVf//v7////7+////////////////////////////////////&#13;&#10;////////////////////////////////////////////////////////////////////////////&#13;&#10;///////////////////////////////////Nzf//Kyv//wAA//8AAP//AAD//wAA//8AAP//AAD/&#13;&#10;/wAA//8AAP//AAD//yws///Nz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g4OD/wAAAP8AAAD/&#13;&#10;JiYm/4uLi//AwMD/z8/P/7y8vP+Li4v/Ojo6/3Fxcf//////////////////////////////////&#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8vLz/&#13;&#10;AAAA/wAAAP9eXl7/+vr6//////////////////////////////////n5+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9/f8lJSX/AAAA/y8vL//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7e3t/8AAAD/AAAA/6amp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2JiYv8AAAD/AQEB//Ly8v///////////+3t7f/a&#13;&#10;2tr/7e3t////////////////////////////////////////////////////////////////////&#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yoqKv8AAAD/ISEh//////+l&#13;&#10;paX/LCws/wAAAP8AAAD/AAAA/yYmJv+Li4v/+Pj4////////////////////////////////////&#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wICAv8A&#13;&#10;AAD/NTU1/25ubv8AAAD/AAAA/wAAAP8AAAD/AAAA/wAAAP8AAAD/Ojo6/+/v7///////////////&#13;&#10;/////////////////////////////////////////////+Pj4//j4+P/4+Pj/+Pj4//j4+P/4+Pj&#13;&#10;/+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7u7u/wAAAP8AAAD/CAgI/wAAAP8ZGRn/pKSk/+7u7v/29vb/wcHB/zg4OP8AAAD/AAAA/1FR&#13;&#10;Uf///////////////////////////////////////////////////////////wAAAP8AAAD/AAAA&#13;&#10;/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4+Pj/wAAAP8AAAD/AAAA/woKCv/Y2Nj///////////////////////b2&#13;&#10;9v8vLy//AAAA/wAAAP/IyMj/////////////////////////////////////////////////////&#13;&#10;/wAAAP8AAAD/AAAA/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6+vr/wAAAP8AAAD/AAAA/25ubv//////////////&#13;&#10;//////////////////+0tLT/AAAA/wAAAP9xcXH/////////////////////////////////////&#13;&#10;/////////////////+Pj4//j4+P/4+Pj/+Pj4//j4+P/4+Pj/+Pj4//j4+P/ysrK/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Pj4/wAAAP8AAAD/AAAA/7S0&#13;&#10;tP/////////////////////////////////39/f/BAQE/wAAAP88PDz/////////////////////&#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UV&#13;&#10;Ff8AAAD/AAAA/9HR0f//////////////////////////////////////GBgY/wAAAP8nJy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0BAQP8AAAD/AAAA/87Ozv//////////////////////////////////////FRUV&#13;&#10;/wAAAP8rKyv/////////////////////////////////////////////////////////////////&#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5+fv8AAAD/AAAA/6ysrP//////////////////////////&#13;&#10;///////x8fH/AQEB/wAAAP9GRk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9HR0f8AAAD/AAAA/1tbW///////////&#13;&#10;//////////////////////+goKD/AAAA/wAAAP+Dg4P/////////////////////////////////&#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9JSUn/AAAA&#13;&#10;/wICAv+8vLz//////////////////////+fn5/8cHBz/AAAA/wYGBv/k5OT/////////////////&#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Z2dn/EBAQ/wAAAP8ICAj/eHh4/8LCwv/Ly8v/lZWV/xwcHP8AAAD/AAAA/4mJi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w8PD/xcXF/8AAAD/AAAA/wAAAP8AAAD/AAAA/wAAAP8BAQH/&#13;&#10;fHx8////////////////////////////////////////////////////////////////////////&#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zs7P9/f3//Ly8v/w4ODv8ICAj/&#13;&#10;ISEh/2FhYf/Ozs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Z2dv8AAAD/&#13;&#10;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z8/P/wQEBP8AAAD/AAAA/wAAAP+/v7//////////////////////////////////////////////&#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NTU1/wAAAP8WFhb/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Pj4//AAAA/ygoKP95eXn/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Hh4f8MDAz/AAAA/8DAwP9/f3//AAAA/wAAAP+/&#13;&#10;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0xMTP8AAAD/X19f//////9/&#13;&#10;f3//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qamp/wAAAP8S&#13;&#10;EhL/6+vr//////9/f3//AAAA/wAAAP+/v7//////////////////////////////////////////&#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v&#13;&#10;7+//GBgY/wAAAP+bm5v///////////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lZWX/AAAA/zs7O//+/v7///////////9/f3//AAAA/wAAAP+/v7//////////&#13;&#10;/////////////////////////////////////////////////////////////+Pj4//j4+P/4+Pj&#13;&#10;/+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8LCwv8BAQH/BAQE/9PT0/////////////////9/f3//AAAA/wAA&#13;&#10;AP+/v7//////////////////////////////////////////////////////////////////////&#13;&#10;/wAAAP8AAAD/AAAA/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fn5/ygoKP8AAAD/dXV1////////////////////&#13;&#10;//9/f3//AAAA/wAAAP+/v7//////////////////////////////////////////////////////&#13;&#10;/////////////////wAAAP8AAAD/AAAA/wAAAP8AAAD/AAAA/wAAAP8AAAD/AAAA/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wAAAP8eHh7/9PT0////&#13;&#10;//////////////////9/f3//AAAA/wAAAP+/v7//////////////////////////////////////&#13;&#10;/////////////////////////////////+Pj4//j4+P/4+Pj/+Pj4//j4+P/4+Pj/+Pj4//j4+P/&#13;&#10;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19f/BgYG/wAA&#13;&#10;AP+xsbH///////////////////////////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mZmb/AAAA/yIiIv+np6f/p6en/6enp/+np6f/p6en/6enp/9TU1P/AAAA/wAAAP99fX3/p6en&#13;&#10;/6enp//09PT/////////////////////////////////////////////////////////////////&#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X1//AAAA/wAAAP8AAAD/AAAA/wAAAP8AAAD/AAAA/wAAAP8AAAD/AAAA&#13;&#10;/wAAAP8AAAD/AAAA/wAAAP/f39//////////////////////////////////////////////////&#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9fX1//AAAA/wAAAP8AAAD/AAAA/wAAAP8AAAD/AAAA&#13;&#10;/wAAAP8AAAD/AAAA/wAAAP8AAAD/AAAA/wAAAP/f39//////////////////////////////////&#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13;&#10;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9/f3//AAAA/wAAAP+/v7//////////////////////////////////////////////&#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8fH//9XV///Jyf//1dX///Hx////////////////////////////////////////////&#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v7//76+//9TU///AwP//wAA//8AAP//AAD//wMD//9UVP//vr7///7+////////////&#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&#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&#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&#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13;&#10;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&#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13;&#10;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&#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&#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13;&#10;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&#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13;&#10;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&#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&#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&#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&#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&#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AP//AAD//wAA//8AAP//AAD/&#13;&#10;/wAA//8AAP//AAD//wAA//9VVf//////////////////////////////////////////////////&#13;&#10;////////////////1dX//wAA//8AAP//AAD//wAA//8AAP//AAD//wAA//8AAP//AAD//wAA//8A&#13;&#10;AP//AAD//wAA//8AAP//AAD//wAA//8AAP//AAD//wAA///W1v//////////////////////////&#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Hx//8DA///AAD//wAA//8AAP//AAD//wAA//8AAP//AAD//wAA//8AAP//AAD/&#13;&#10;/wAA//8AAP//AAD//wAA//8AAP//AAD//wAA//8DA///8fH/////////////////////////////&#13;&#10;////////////////////////////////ycn//wAA//8AAP//AAD//wAA//8AAP//AAD//wAA//8A&#13;&#10;AP//AAD//wAA//8AAP//AAD//wAA//8AAP//AAD//wAA//8AAP//AAD//wAA///Jyf//////////&#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AAD//wAA//8AAP//AAD//wAA//8AAP//AAD/&#13;&#10;/wAA//8AAP//AAD//wAA//8AAP//AAD//wAA//8AAP//AAD//wAA//8AAP//1tb/////////////&#13;&#10;////////////////////////////////////////////////1dX//wAA//8AAP//AAD//wAA//8A&#13;&#10;AP//AAD//wAA//8AAP//AAD//wAA//8AAP//AAD//wAA//8AAP//AAD//wAA//8AAP//AAD//wAA&#13;&#10;///W1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8nJ//8AAP//AAD//wAA//8AAP//AAD/&#13;&#10;/wAA//8AAP//AAD//wAA//8AAP//AAD//wAA//8AAP//AAD//wAA//8AAP//AAD//wAA//8AAP//&#13;&#10;ycn/////////////////////////////////////////////////////////////8fH//wMD//8A&#13;&#10;AP//AAD//wAA//8AAP//AAD//wAA//8AAP//AAD//wAA//8AAP//AAD//wAA//8AAP//AAD//wAA&#13;&#10;//8AAP//AAD//wQE///x8f//////////////////////////////////////////////////////&#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AAD/&#13;&#10;/wAA//8AAP//AAD//wAA//8AAP//AAD//wAA//8AAP//AAD//wAA//8AAP//AAD//wAA//8AAP//&#13;&#10;AAD//wAA//8AAP//1tb/////////////////////////////////////////////////////////&#13;&#10;/////////1RU//8AAP//AAD//wAA//8AAP//AAD//wAA//8AAP//AAD//wAA//8AAP//AAD//wAA&#13;&#10;//8AAP//AAD//wAA//8AAP//AAD//1V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AAD//wAA//8AAP//&#13;&#10;AAD//wAA//8AAP//AAD//wAA//8EBP//8fH/////////////////////////////////////////&#13;&#10;/////////////////////////76+//8AAP//AAD//wAA//8AAP//AAD//wAA//8AAP//AAD//wAA&#13;&#10;//8AAP//AAD//wAA//8AAP//AAD//wAA//8AAP//AAD//7+/////////////////////////////&#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9UVP//AAD//wAA//8AAP//AAD//wAA//8AAP//AAD//wAA//8AAP//&#13;&#10;AAD//wAA//8AAP//AAD//wAA//8AAP//AAD//wAA//9VVf//////////////////////////////&#13;&#10;//////////////////////////////////////////7+//8rK///AAD//wAA//8AAP//AAD//wAA&#13;&#10;//8AAP//AAD//wAA//8AAP//AAD//wAA//8AAP//AAD//wAA//8AAP//LCz///7+////////////&#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wAA//8AAP//AAD//wAA//8AAP//&#13;&#10;AAD//wAA//8AAP//AAD//wAA//8AAP//AAD//wAA//8AAP//AAD//wAA//+/v///////////////&#13;&#10;///////////////////////////////////////////////////////////////Nzf//Cwv//wAA&#13;&#10;//8AAP//AAD//wAA//8AAP//AAD//wAA//8AAP//AAD//wAA//8AAP//AAD//wAA//8LC///zc3/&#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Kyv//wAA//8AAP//&#13;&#10;AAD//wAA//8AAP//AAD//wAA//8AAP//AAD//wAA//8AAP//AAD//wAA//8AAP//AAD//yws///+&#13;&#10;/v//////////////////////////////////////////////////////////////////////////&#13;&#10;////////urr//wsL//8AAP//AAD//wAA//8AAP//AAD//wAA//8AAP//AAD//wAA//8AAP//AAD/&#13;&#10;/wsL//+6u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zc3//wsL//8AAP//AAD//wAA//8AAP//AAD//wAA//8AAP//AAD//wAA//8AAP//AAD//wAA//8A&#13;&#10;AP//Cwv//83N////////////////////////////////////////////////////////////////&#13;&#10;/////////////////////////////83N//8rK///AAD//wAA//8AAP//AAD//wAA//8AAP//AAD/&#13;&#10;/wAA//8AAP//LCz//83N////////////////////////////////////////////////////////&#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q6//8LC///AAD//wAA//8AAP//AAD//wAA//8AAP//AAD//wAA//8A&#13;&#10;AP//AAD//wAA//8LC///urr/////////////////////////////////////////////////////&#13;&#10;///////////////////////////////////////////////////+/v//v7///1RU//8DA///AAD/&#13;&#10;/wAA//8AAP//BAT//1VV//+/v////v7/////////////////////////////////////////////&#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Nzf//Kyv//wAA//8AAP//AAD//wAA//8A&#13;&#10;AP//AAD//wAA//8AAP//AAD//yws///Bwf//1dX//8nJ///V1f//8fH/////////////////////&#13;&#10;////////////////////////////////////////////////////////////////////////////&#13;&#10;///////x8f//1tb//8nJ///W1v//8fH/////////////////////////////////////////////&#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7//7+///9U&#13;&#10;VP//AwP//wAA//8AAP//AAD//wQE//9UVP//jo7//1NT//8DA///AAD//wAA//8AAP//AwP//1RU&#13;&#10;//++vv///v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9bW///Jyf//1tb//8HB//8rK///AAD//wAA//8AAP//AAD//wAA&#13;&#10;//8AAP//AAD//wAA//8AAP//Kyv//83N////////////////////////////////////////////&#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urr//wsL//8AAP//AAD//wAA&#13;&#10;//8AAP//AAD//wAA//8AAP//AAD//wAA//8AAP//AAD//wsL//+6uv//////////////////////&#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Nzf//Cwv//wAA&#13;&#10;//8AAP//AAD//wAA//8AAP//AAD//wAA//8AAP//AAD//wAA//8AAP//AAD//wAA//8LC///zc3/&#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7+&#13;&#10;//8rK///AAD//wAA//8AAP//AAD//wAA//8AAP//AAD//wAA//8AAP//AAD//wAA//8AAP//AAD/&#13;&#10;/wAA//8AAP//LCz///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6+//8AAP//AAD//wAA//8AAP//AAD//wAA//8AAP//AAD//wAA//8AAP//AAD/&#13;&#10;/wAA//8AAP//AAD//wAA//8AAP//AAD//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RU//8AAP//AAD//wAA//8AAP//AAD//wAA//8AAP//AAD/&#13;&#10;/wAA//8AAP//AAD//wAA//8AAP//AAD//wAA//8AAP//AAD//1VV////////////////////////&#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&#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&#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&#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&#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&#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&#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&#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&#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&#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&#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&#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&#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&#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&#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&#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&#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&#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v//vr7//1NT//8DA///&#13;&#10;AAD//wAA//8AAP//AwP//1RU//++vv///v7/////////////////////////////////////////&#13;&#10;/////////////////////v7//7+///9UVP//AwP//wAA//8AAP//AAD//wQE//9VVf//v7////7+&#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83N//8rK///&#13;&#10;AAD//wAA//8AAP//AAD//wAA//8AAP//AAD//wAA//8AAP//Kyv//83N////////////////////&#13;&#10;////////////////////////////////////////////////////8fH//9bW///Jyf//1tb///Hx&#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urr//wsL//8AAP//AAD//wAA//8AAP//AAD//wAA//8AAP//AAD//wAA//8AAP//AAD//wsL//+6&#13;&#10;u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Nzf//Cwv//wAA//8AAP//AAD//wAA//8AAP//AAD//wAA//8AAP//AAD//wAA//8A&#13;&#10;AP//AAD//wAA//8LC///zc3/////////////////////////////////////////////////////&#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8rK///AAD//wAA//8AAP//AAD//wAA//8AAP//AAD//wAA//8A&#13;&#10;AP//AAD//wAA//8AAP//AAD//wAA//8AAP//LCz///7+////////////////////////////////&#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6+//8AAP//AAD//wAA//8AAP//AAD//wAA//8A&#13;&#10;AP//AAD//wAA//8AAP//AAD//wAA//8AAP//AAD//wAA//8AAP//AAD//7+/////////////////&#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RU//8AAP//AAD//wAA//8A&#13;&#10;AP//AAD//wAA//8AAP//AAD//wAA//8AAP//AAD//wAA//8AAP//AAD//wAA//8AAP//AAD//1VV&#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8fH//wMD//8A&#13;&#10;AP//AAD//wAA//8AAP//AAD//wAA//8AAP//AAD//wAA//8AAP//AAD//wAA//8AAP//AAD//wAA&#13;&#10;//8AAP//AAD//wMD///x8f//////////////////////////////////////////////////////&#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dX//wAA//8AAP//AAD//wAA//8AAP//AAD//wAA//8AAP//AAD//wAA//8AAP//AAD//wAA&#13;&#10;//8AAP//AAD//wAA//8AAP//AAD//wAA///W1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ycn//wAA//8AAP//AAD//wAA//8AAP//AAD//wAA//8AAP//AAD//wAA&#13;&#10;//8AAP//AAD//wAA//8AAP//AAD//wAA//8AAP//AAD//wAA///Jyf//////////////////////&#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dX//wAA//8AAP//AAD//wAA//8AAP//AAD//wAA&#13;&#10;//8AAP//AAD//wAA//8AAP//AAD//wAA//8AAP//AAD//wAA//8AAP//AAD//wAA///W1v//////&#13;&#10;//Hx///V1f//ycn//9XV///x8f//////////////////////////////////////////////////&#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8fH//wMD//8AAP//AAD//wAA&#13;&#10;//8AAP//AAD//wAA//8AAP//AAD//wAA//8AAP//AAD//wAA//8AAP//AAD//wAA//8AAP//AAD/&#13;&#10;/wMD//+zs///U1P//wMD//8AAP//AAD//wAA//8DA///VFT//76+///+/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RU&#13;&#10;//8AAP//AAD//wAA//8AAP//AAD//wAA//8AAP//AAD//wAA//8AAP//AAD//wAA//8AAP//AAD/&#13;&#10;/wAA//8AAP//AAD//w4O//8AAP//AAD//wAA//8AAP//AAD//wAA//8AAP//AAD//wAA//8rK///&#13;&#10;zc3/////////////////////////////////////////////////////////////////////////&#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6+//8AAP//AAD//wAA//8AAP//AAD//wAA//8AAP//AAD//wAA//8AAP//AAD/&#13;&#10;/wAA//8AAP//AAD//wAA//8AAP//AAD//wAA//8AAP//AAD//wAA//8AAP//AAD//wAA//8AAP//&#13;&#10;AAD//wAA//8AAP//Cwv//7q6////////////////////////////////////////////////////&#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8rK///AAD//wAA//8AAP//AAD//wAA//8AAP//AAD/&#13;&#10;/wAA//8AAP//AAD//wAA//8AAP//AAD//wAA//8AAP//AAD//wAA//8AAP//AAD//wAA//8AAP//&#13;&#10;AAD//wAA//8AAP//AAD//wAA//8AAP//AAD//wsL///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Nzf//Cwv//wAA//8AAP//AAD/&#13;&#10;/wAA//8AAP//AAD//wAA//8AAP//AAD//wAA//8AAP//AAD//wAA//8AAP//AAD//wAA//8AAP//&#13;&#10;AAD//wAA//8AAP//AAD//wAA//8AAP//AAD//wAA//8AAP//AAD//wAA//8sLP///v7/////////&#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urr/&#13;&#10;/wsL//8AAP//AAD//wAA//8AAP//AAD//wAA//8AAP//AAD//wAA//8AAP//AAD//wAA//8AAP//&#13;&#10;AAD//wAA//8AAP//AAD//wAA//8AAP//AAD//wAA//8AAP//AAD//wAA//8AAP//AAD//wAA//8A&#13;&#10;AP//jo7///7+////////////////////////////////////////////////////////////////&#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83N//8rK///AAD//wAA//8AAP//AAD//wAA//8AAP//AAD//wAA//8AAP//&#13;&#10;Dg7//wAA//8AAP//AAD//wAA//8AAP//AAD//wAA//8AAP//AAD//wAA//8AAP//AAD//wAA//8A&#13;&#10;AP//AAD//wAA//8AAP//AAD//ysr///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v//v7///1RU//8DA///AAD//wAA//8AAP//&#13;&#10;BAT//1VV//+0tP//AwP//wAA//8AAP//AAD//wAA//8AAP//AAD//wAA//8AAP//AAD//wAA//8A&#13;&#10;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x8f//&#13;&#10;1tb//8nJ///W1v//8fH////////V1f//AAD//wAA//8AAP//AAD//wAA//8AAP//AAD//wAA//8A&#13;&#10;AP//AAD//wAA//8AAP//AAD//wAA//8AAP//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Jyf//AAD//wAA//8AAP//AAD//wAA//8A&#13;&#10;AP//AAD//wAA//8AAP//AAD//wAA//8AAP//AAD//wAA//8AAP//AAD//wAA//8AAP//AAD//wAA&#13;&#10;//8AAP//AAD//yws///+/v//////////////////////////////////////////////////////&#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V1f//AAD//wAA//8A&#13;&#10;AP//AAD//wAA//8AAP//AAD//wAA//8AAP//AAD//wAA//8AAP//AAD//wAA//8AAP//AAD//wAA&#13;&#10;//8AAP//AAD//wAA//8AAP//AAD//wAA//+/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x&#13;&#10;8f//AwP//wAA//8AAP//AAD//wAA//8AAP//AAD//wAA//8AAP//AAD//wAA//8AAP//AAD//wAA&#13;&#10;//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VFT//wAA//8AAP//AAD//wAA//8AAP//AAD//wAA//8AAP//AAD//wAA&#13;&#10;//8AAP//AAD//wAA//8AAP//AAD//wAA//8AAP//AAD//wAA//8AAP//AAD//wAA//8DA///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vr7//wAA//8AAP//AAD//wAA//8AAP//AAD//wAA&#13;&#10;//8AAP//AAD//wAA//8AAP//AAD//wAA//8AAP//AAD//wAA//8AAP//AAD//wAA//8AAP//AAD/&#13;&#10;/wAA//8AAP//1tb/////////////////////////////////////////////////////////////&#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v7//ysr//8AAP//AAD//wAA&#13;&#10;//8AAP//AAD//wAA//8AAP//AAD//wAA//8AAP//AAD//wAA//8AAP//AAD//wAA//8AAP//AAD/&#13;&#10;/wAA//8AAP//AAD//wAA//8AAP//yc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83N&#13;&#10;//8LC///AAD//wAA//8AAP//AAD//wAA//8AAP//AAD//wAA//8AAP//AAD//wAA//8AAP//AAD/&#13;&#10;/wAA//8AAP//AAD//wAA//8AAP//AAD//wAA//8AAP//1tb/////////////////////////////&#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6uv//Cwv//wAA//8AAP//AAD//wAA//8AAP//AAD//wAA//8AAP//AAD/&#13;&#10;/wAA//8AAP//AAD//wAA//8AAP//AAD//wAA//8AAP//AAD//wAA//8EBP//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zc3//ysr//8AAP//AAD//wAA//8AAP//AAD/&#13;&#10;/wAA//8AAP//AAD//wAA//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7+//+Ojv//AAD/&#13;&#10;/wAA//8AAP//AAD//wAA//8AAP//AAD//wAA//8AAP//AAD//wAA//8AAP//AAD//wAA//8AAP//&#13;&#10;AAD//wAA//+/v///////////////////////////////////////////////////////////////&#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v//Kyv//wAA//8AAP//AAD//wAA//8AAP//AAD//wAA//8AAP//AAD//wAA//8AAP//&#13;&#10;AAD//wAA//8AAP//AAD//yws///+/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zc3//wsL//8AAP//AAD//wAA//8AAP//AAD//wAA//8AAP//&#13;&#10;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7q6//8LC///AAD//wAA//8AAP//&#13;&#10;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Nzf//&#13;&#10;Kyv//wAA//8AAP//AAD//wAA//8AAP//AAD//wAA//8AAP//AAD//yws///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8fH//9XV&#13;&#10;///Jyf//1dX///Hx////////////////////////////////////////////////////////////&#13;&#10;////////////////////////////////////////////////////////////////////////////&#13;&#10;/////////////////v7//7+///9UVP//AwP//wAA//8AAP//AAD//wQE//9VVf//v7////7+////&#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v7//76+&#13;&#10;//9TU///AwP//wAA//8AAP//AAD//wMD//9UVP//vr7///7+////////////////////////////&#13;&#10;////////////////////////////////////////////////////////////////////////////&#13;&#10;////////////////////////////////////////////////8fH//9bW///Jyf//1tb///Hx////&#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Nzf//Kyv//wAA//8AAP//AAD//wAA//8AAP//AAD//wAA//8AAP//AAD//ysr///Nzf//////&#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7q6//8LC///AAD//wAA//8AAP//AAD//wAA//8AAP//AAD//wAA//8AAP//AAD/&#13;&#10;/wAA//8LC///urr/////////////////////////////////////////////////////////////&#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zc3//wsL//8AAP//AAD//wAA//8AAP//AAD//wAA//8AAP//AAD/&#13;&#10;/wAA//8AAP//AAD//wAA//8AAP//Cwv//83N////////////////////////////////////////&#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Kyv//wAA//8AAP//AAD//wAA//8AAP//AAD/&#13;&#10;/wAA//8AAP//AAD//wAA//8AAP//AAD//wAA//8AAP//AAD//yws///+/v//////////////////&#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vv//AAD//wAA//8AAP//AAD/&#13;&#10;/wAA//8AAP//AAD//wAA//8AAP//AAD//wAA//8AAP//AAD//wAA//8AAP//AAD//wAA//+/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9UVP//AAD/&#13;&#10;/wAA//8AAP//AAD//wAA//8AAP//AAD//wAA//8AAP//AAD//wAA//8AAP//AAD//wAA//8AAP//&#13;&#10;AAD//wAA//9VV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Hx//8DA///AAD//wAA//8AAP//AAD//wAA//8AAP//AAD//wAA//8AAP//AAD//wAA//8AAP//&#13;&#10;AAD//wAA//8AAP//AAD//wAA//8DA///8fH/////////////////////////////////////////&#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9XV//8AAP//AAD//wAA//8AAP//AAD//wAA//8AAP//AAD//wAA//8AAP//&#13;&#10;AAD//wAA//8AAP//AAD//wAA//8AAP//AAD//wAA//8AAP//1tb/////////////////////////&#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8nJ//8AAP//AAD//wAA//8AAP//AAD//wAA//8AAP//&#13;&#10;AAD//wAA//8AAP//AAD//wAA//8AAP//AAD//wAA//8AAP//AAD//wAA//8AAP//yc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9XV//8AAP//AAD//wAA//8AAP//&#13;&#10;AAD//wAA//8AAP//AAD//wAA//8AAP//AAD//wAA//8AAP//AAD//wAA//8AAP//AAD//wAA//8A&#13;&#10;AP//1tb/////////////////////////////////////////////////////////////////////&#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Hx//8DA///&#13;&#10;AAD//wAA//8AAP//AAD//wAA//8AAP//AAD//wAA//8AAP//AAD//wAA//8AAP//AAD//wAA//8A&#13;&#10;AP//AAD//wAA//8EBP//8fH/////////////////////////////////////////////////////&#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9UVP//AAD//wAA//8AAP//AAD//wAA//8AAP//AAD//wAA//8AAP//AAD//wAA//8A&#13;&#10;AP//AAD//wAA//8AAP//AAD//wAA//9VV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v//AAD//wAA//8AAP//AAD//wAA//8AAP//AAD//wAA//8A&#13;&#10;AP//AAD//wAA//8AAP//AAD//wAA//8AAP//AAD//wAA//+/v///////////////////////////&#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v//Kyv//wAA//8AAP//AAD//wAA//8A&#13;&#10;AP//AAD//wAA//8AAP//AAD//wAA//8AAP//AAD//wAA//8AAP//AAD//yws///+/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zc3//wsL//8A&#13;&#10;AP//AAD//wAA//8AAP//AAD//wAA//8AAP//AAD//wAA//8AAP//AAD//wAA//8AAP//Cwv//83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7q6//8LC///AAD//wAA//8AAP//AAD//wAA//8AAP//AAD//wAA//8AAP//AAD//wAA&#13;&#10;//8LC///urr/////////////////////////////////////////////////////////////////&#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Nzf//Kyv//wAA//8AAP//AAD//wAA//8AAP//AAD//wAA&#13;&#10;//8AAP//AAD//yws///Nz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7//7+///9UVP//AwP//wAA&#13;&#10;//8AAP//AAD//wQE//9VVf//v7////7+////////////////////////////////////////////&#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8fH//9bW///Jyf//1tb///Hx////////////////////////////////////////////&#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39/f/wAAAP8AAAD/ysrK/+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ysrK/wAAAP8AAAD/ysrK/+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ysrK/wAAAP8AAAD/ysrK/+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Kysr/AAAA/wAAAP/Kysr/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Kysr/AAAA/wAAAP/Kysr/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Kysr/AAAA/wAA&#13;&#10;AP/Kysr/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Kysr/AAAA/wAAAP/Kysr/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K&#13;&#10;ysr/AAAA/wAAAP/Kysr/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&#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13;&#10;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style="position:absolute;width:45708;height:304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">
                  <v:imagedata r:id="rId13" o:title=""/>
                </v:shape>
                <v:shape id="Picture 26" o:spid="_x0000_s1028" type="#_x0000_t75" style="position:absolute;left:46299;width:43899;height:365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">
                  <v:imagedata r:id="rId14" o:title=""/>
                </v:shape>
                <v:shape id="Picture 28" o:spid="_x0000_s1029" type="#_x0000_t75" style="position:absolute;left:283;top:31279;width:45720;height:150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">
                  <v:imagedata r:id="rId15" o:title=""/>
                </v:shape>
                <v:shape id="Picture 30" o:spid="_x0000_s1030" type="#_x0000_t75" style="position:absolute;left:4438;top:47441;width:18705;height:183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">
                  <v:imagedata r:id="rId16" o:title="" croptop="5770f" cropbottom="3473f" cropleft="4173f" cropright="3893f"/>
                </v:shape>
                <v:shape id="Picture 31" o:spid="_x0000_s1031" type="#_x0000_t75" style="position:absolute;left:32655;top:45912;width:54601;height:194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">
                  <v:imagedata r:id="rId17" o:title=""/>
                </v:shape>
                <v:shapetype id="_x0000_t202" coordsize="21600,21600" o:spt="202" path="m,l,21600r21600,l21600,xe">
                  <v:stroke joinstyle="miter"/>
                  <v:path gradientshapeok="t" o:connecttype="rect"/>
                </v:shapetype>
                <v:shape id="TextBox 1" o:spid="_x0000_s1032" type="#_x0000_t202" style="position:absolute;left:1356;top:53645;width:3098;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" filled="f" stroked="f">
                  <v:textbox style="mso-fit-shape-to-text:t">
                    <w:txbxContent>
                      <w:p w14:paraId="29E8ACA5" w14:textId="77777777" w:rsidR="00B07D82" w:rsidRDefault="00B07D82" w:rsidP="00B07D82">
                        <w:r>
                          <w:rPr>
                            <w:rFonts w:hAnsi="Calibri"/>
                            <w:color w:val="000000" w:themeColor="text1"/>
                            <w:kern w:val="24"/>
                            <w:sz w:val="36"/>
                            <w:szCs w:val="36"/>
                          </w:rPr>
                          <w:t>D</w:t>
                        </w:r>
                      </w:p>
                    </w:txbxContent>
                  </v:textbox>
                </v:shape>
                <v:shape id="TextBox 7" o:spid="_x0000_s1033" type="#_x0000_t202" style="position:absolute;left:83024;top:29397;width:3081;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" filled="f" stroked="f">
                  <v:textbox style="mso-fit-shape-to-text:t">
                    <w:txbxContent>
                      <w:p w14:paraId="5E340F41" w14:textId="77777777" w:rsidR="00B07D82" w:rsidRDefault="00B07D82" w:rsidP="00B07D82">
                        <w:r>
                          <w:rPr>
                            <w:rFonts w:hAnsi="Calibri"/>
                            <w:color w:val="000000" w:themeColor="text1"/>
                            <w:kern w:val="24"/>
                            <w:sz w:val="36"/>
                            <w:szCs w:val="36"/>
                          </w:rPr>
                          <w:t>C</w:t>
                        </w:r>
                      </w:p>
                    </w:txbxContent>
                  </v:textbox>
                </v:shape>
                <v:shape id="TextBox 8" o:spid="_x0000_s1034" type="#_x0000_t202" style="position:absolute;left:23920;top:40962;width:3054;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" filled="f" stroked="f">
                  <v:textbox style="mso-fit-shape-to-text:t">
                    <w:txbxContent>
                      <w:p w14:paraId="0E3A1E3D" w14:textId="77777777" w:rsidR="00B07D82" w:rsidRDefault="00B07D82" w:rsidP="00B07D82">
                        <w:r>
                          <w:rPr>
                            <w:rFonts w:hAnsi="Calibri"/>
                            <w:color w:val="000000" w:themeColor="text1"/>
                            <w:kern w:val="24"/>
                            <w:sz w:val="36"/>
                            <w:szCs w:val="36"/>
                          </w:rPr>
                          <w:t>B</w:t>
                        </w:r>
                      </w:p>
                    </w:txbxContent>
                  </v:textbox>
                </v:shape>
                <v:shape id="TextBox 9" o:spid="_x0000_s1035" type="#_x0000_t202" style="position:absolute;left:9143;top:24103;width:3107;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" filled="f" stroked="f">
                  <v:textbox style="mso-fit-shape-to-text:t">
                    <w:txbxContent>
                      <w:p w14:paraId="66A6B3AB" w14:textId="77777777" w:rsidR="00B07D82" w:rsidRDefault="00B07D82" w:rsidP="00B07D82">
                        <w:r>
                          <w:rPr>
                            <w:rFonts w:hAnsi="Calibri"/>
                            <w:color w:val="000000" w:themeColor="text1"/>
                            <w:kern w:val="24"/>
                            <w:sz w:val="36"/>
                            <w:szCs w:val="36"/>
                          </w:rPr>
                          <w:t>A</w:t>
                        </w:r>
                      </w:p>
                    </w:txbxContent>
                  </v:textbox>
                </v:shape>
                <v:shape id="TextBox 10" o:spid="_x0000_s1036" type="#_x0000_t202" style="position:absolute;left:27728;top:52844;width:3064;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" filled="f" stroked="f">
                  <v:textbox style="mso-fit-shape-to-text:t">
                    <w:txbxContent>
                      <w:p w14:paraId="24479917" w14:textId="77777777" w:rsidR="00B07D82" w:rsidRDefault="00B07D82" w:rsidP="00B07D82">
                        <w:r>
                          <w:rPr>
                            <w:rFonts w:hAnsi="Calibri"/>
                            <w:color w:val="000000" w:themeColor="text1"/>
                            <w:kern w:val="24"/>
                            <w:sz w:val="36"/>
                            <w:szCs w:val="36"/>
                          </w:rPr>
                          <w:t>E</w:t>
                        </w:r>
                      </w:p>
                    </w:txbxContent>
                  </v:textbox>
                </v:shape>
                <w10:wrap type="topAndBottom"/>
              </v:group>
            </w:pict>
          </mc:Fallback>
        </mc:AlternateContent>
      </w:r>
      <w:r w:rsidR="00002DF1">
        <w:rPr>
          <w:b/>
          <w:bCs/>
          <w:noProof/>
        </w:rPr>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025309" w:rsidRDefault="000253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025309" w:rsidRDefault="00025309"/>
                  </w:txbxContent>
                </v:textbox>
              </v:shape>
            </w:pict>
          </mc:Fallback>
        </mc:AlternateContent>
      </w:r>
      <w:r w:rsidR="00D5526F" w:rsidRPr="000702F7">
        <w:rPr>
          <w:b/>
          <w:bCs/>
        </w:rPr>
        <w:t>Figures</w:t>
      </w:r>
    </w:p>
    <w:p w14:paraId="5C64C713" w14:textId="3C2B9F28" w:rsidR="00CA24E5" w:rsidRPr="00B07D82" w:rsidRDefault="00CA24E5">
      <w:pPr>
        <w:rPr>
          <w:noProof/>
        </w:rPr>
      </w:pPr>
    </w:p>
    <w:p w14:paraId="324DF16D" w14:textId="77777777" w:rsidR="00CA24E5" w:rsidRDefault="00CA24E5">
      <w:pPr>
        <w:rPr>
          <w:b/>
          <w:bCs/>
          <w:sz w:val="22"/>
          <w:szCs w:val="22"/>
        </w:rPr>
      </w:pPr>
    </w:p>
    <w:p w14:paraId="01B098F4" w14:textId="015C47A5" w:rsidR="00CA24E5" w:rsidRDefault="00CA24E5" w:rsidP="00582E88">
      <w:pPr>
        <w:jc w:val="both"/>
        <w:rPr>
          <w:noProof/>
        </w:rPr>
      </w:pPr>
      <w:r w:rsidRPr="00B05583">
        <w:rPr>
          <w:b/>
          <w:bCs/>
          <w:sz w:val="22"/>
          <w:szCs w:val="22"/>
        </w:rPr>
        <w:t>Fig.</w:t>
      </w:r>
      <w:r>
        <w:rPr>
          <w:b/>
          <w:bCs/>
          <w:sz w:val="22"/>
          <w:szCs w:val="22"/>
        </w:rPr>
        <w:t>1</w:t>
      </w:r>
      <w:r w:rsidRPr="00B05583">
        <w:rPr>
          <w:b/>
          <w:bCs/>
          <w:sz w:val="22"/>
          <w:szCs w:val="22"/>
        </w:rPr>
        <w:t xml:space="preserve"> </w:t>
      </w:r>
      <w:r>
        <w:rPr>
          <w:b/>
          <w:bCs/>
          <w:sz w:val="22"/>
          <w:szCs w:val="22"/>
        </w:rPr>
        <w:t>Clustering of country profiles for deaths from Covid-19</w:t>
      </w:r>
      <w:r w:rsidRPr="00B05583">
        <w:rPr>
          <w:b/>
          <w:bCs/>
          <w:sz w:val="22"/>
          <w:szCs w:val="22"/>
        </w:rPr>
        <w:t>.</w:t>
      </w:r>
      <w:r>
        <w:rPr>
          <w:b/>
          <w:bCs/>
          <w:sz w:val="22"/>
          <w:szCs w:val="22"/>
        </w:rPr>
        <w:t xml:space="preserve"> </w:t>
      </w:r>
      <w:r>
        <w:rPr>
          <w:sz w:val="22"/>
          <w:szCs w:val="22"/>
        </w:rPr>
        <w:t xml:space="preserve">Day by day profiles for </w:t>
      </w:r>
      <w:r w:rsidR="00B07D82">
        <w:rPr>
          <w:sz w:val="22"/>
          <w:szCs w:val="22"/>
        </w:rPr>
        <w:t>cases corrected by testing,</w:t>
      </w:r>
      <w:r>
        <w:rPr>
          <w:sz w:val="22"/>
          <w:szCs w:val="22"/>
        </w:rPr>
        <w:t xml:space="preserve"> for the 5</w:t>
      </w:r>
      <w:r w:rsidR="00B07D82">
        <w:rPr>
          <w:sz w:val="22"/>
          <w:szCs w:val="22"/>
        </w:rPr>
        <w:t>7</w:t>
      </w:r>
      <w:r>
        <w:rPr>
          <w:sz w:val="22"/>
          <w:szCs w:val="22"/>
        </w:rPr>
        <w:t xml:space="preserve"> countries with response profiles lasting over 160 days, minimum total deaths of 200 and minimum daily death rates of 0.5 ppm. </w:t>
      </w:r>
      <w:r w:rsidRPr="00CA24E5">
        <w:rPr>
          <w:b/>
          <w:bCs/>
          <w:sz w:val="22"/>
          <w:szCs w:val="22"/>
        </w:rPr>
        <w:t>A</w:t>
      </w:r>
      <w:r w:rsidR="00B07D82">
        <w:rPr>
          <w:b/>
          <w:bCs/>
          <w:sz w:val="22"/>
          <w:szCs w:val="22"/>
        </w:rPr>
        <w:t>-C</w:t>
      </w:r>
      <w:r w:rsidRPr="00CA24E5">
        <w:rPr>
          <w:b/>
          <w:bCs/>
          <w:sz w:val="22"/>
          <w:szCs w:val="22"/>
        </w:rPr>
        <w:t>.</w:t>
      </w:r>
      <w:r>
        <w:rPr>
          <w:sz w:val="22"/>
          <w:szCs w:val="22"/>
        </w:rPr>
        <w:t xml:space="preserve"> Clustered scaled profiles into </w:t>
      </w:r>
      <w:r w:rsidR="00E32672">
        <w:rPr>
          <w:sz w:val="22"/>
          <w:szCs w:val="22"/>
        </w:rPr>
        <w:t xml:space="preserve">the </w:t>
      </w:r>
      <w:r>
        <w:rPr>
          <w:sz w:val="22"/>
          <w:szCs w:val="22"/>
        </w:rPr>
        <w:t>3 groups</w:t>
      </w:r>
      <w:r w:rsidR="00E32672">
        <w:rPr>
          <w:sz w:val="22"/>
          <w:szCs w:val="22"/>
        </w:rPr>
        <w:t xml:space="preserve"> as shown in </w:t>
      </w:r>
      <w:r w:rsidR="00B07D82">
        <w:rPr>
          <w:b/>
          <w:bCs/>
          <w:sz w:val="22"/>
          <w:szCs w:val="22"/>
        </w:rPr>
        <w:t>D</w:t>
      </w:r>
      <w:r w:rsidR="00E32672" w:rsidRPr="00E32672">
        <w:rPr>
          <w:b/>
          <w:bCs/>
          <w:sz w:val="22"/>
          <w:szCs w:val="22"/>
        </w:rPr>
        <w:t>.</w:t>
      </w:r>
      <w:r w:rsidR="00E32672">
        <w:rPr>
          <w:sz w:val="22"/>
          <w:szCs w:val="22"/>
        </w:rPr>
        <w:t xml:space="preserve"> in red, green and blue. </w:t>
      </w:r>
      <w:r w:rsidR="00E32672" w:rsidRPr="00E32672">
        <w:rPr>
          <w:b/>
          <w:bCs/>
          <w:sz w:val="22"/>
          <w:szCs w:val="22"/>
        </w:rPr>
        <w:t>D.</w:t>
      </w:r>
      <w:r w:rsidR="00E32672">
        <w:rPr>
          <w:sz w:val="22"/>
          <w:szCs w:val="22"/>
        </w:rPr>
        <w:t xml:space="preserve"> </w:t>
      </w:r>
      <w:r w:rsidR="00B07D82">
        <w:rPr>
          <w:sz w:val="22"/>
          <w:szCs w:val="22"/>
        </w:rPr>
        <w:t xml:space="preserve">Clusters were obtained by projecting the data onto 10 </w:t>
      </w:r>
      <w:r w:rsidR="00B07D82" w:rsidRPr="00B07D82">
        <w:rPr>
          <w:sz w:val="22"/>
          <w:szCs w:val="22"/>
        </w:rPr>
        <w:t>principal</w:t>
      </w:r>
      <w:r w:rsidR="00B07D82">
        <w:rPr>
          <w:sz w:val="22"/>
          <w:szCs w:val="22"/>
        </w:rPr>
        <w:t xml:space="preserve"> components from the collection of time series for each country, and further projecting from the 10 to a two-dimensional representation using </w:t>
      </w:r>
      <w:proofErr w:type="spellStart"/>
      <w:r w:rsidR="00B07D82">
        <w:rPr>
          <w:i/>
          <w:iCs/>
          <w:sz w:val="22"/>
          <w:szCs w:val="22"/>
        </w:rPr>
        <w:t>umap</w:t>
      </w:r>
      <w:proofErr w:type="spellEnd"/>
      <w:r w:rsidR="00B07D82">
        <w:rPr>
          <w:sz w:val="22"/>
          <w:szCs w:val="22"/>
        </w:rPr>
        <w:t xml:space="preserve">, </w:t>
      </w:r>
      <w:r w:rsidR="00243B58">
        <w:rPr>
          <w:sz w:val="22"/>
          <w:szCs w:val="22"/>
        </w:rPr>
        <w:t>a “uniform manifold approximation and projection” algorithm for dimension reduction</w:t>
      </w:r>
      <w:r w:rsidR="00B07D82">
        <w:rPr>
          <w:sz w:val="22"/>
          <w:szCs w:val="22"/>
        </w:rPr>
        <w:t xml:space="preserve">. </w:t>
      </w:r>
      <w:r w:rsidR="00B07D82">
        <w:rPr>
          <w:b/>
          <w:bCs/>
          <w:sz w:val="22"/>
          <w:szCs w:val="22"/>
        </w:rPr>
        <w:t xml:space="preserve">E.  </w:t>
      </w:r>
      <w:r w:rsidR="00E32672" w:rsidRPr="00B07D82">
        <w:rPr>
          <w:sz w:val="22"/>
          <w:szCs w:val="22"/>
        </w:rPr>
        <w:t>The</w:t>
      </w:r>
      <w:r w:rsidR="00E32672">
        <w:rPr>
          <w:sz w:val="22"/>
          <w:szCs w:val="22"/>
        </w:rPr>
        <w:t xml:space="preserve"> 10 principal components found in the analysis, for the deaths (in black) and for various testing corrections to the confirmed case data.</w:t>
      </w:r>
      <w:r>
        <w:rPr>
          <w:noProof/>
        </w:rPr>
        <w:br w:type="page"/>
      </w:r>
    </w:p>
    <w:p w14:paraId="52977A35" w14:textId="1F51016E" w:rsidR="00831BED" w:rsidRDefault="00D37222" w:rsidP="00770D6E">
      <w:pPr>
        <w:rPr>
          <w:noProof/>
        </w:rPr>
      </w:pPr>
      <w:r w:rsidRPr="00D37222">
        <w:rPr>
          <w:noProof/>
        </w:rPr>
        <w:lastRenderedPageBreak/>
        <w:drawing>
          <wp:inline distT="0" distB="0" distL="0" distR="0" wp14:anchorId="6EE25D2E" wp14:editId="5FFCAFA8">
            <wp:extent cx="5727700" cy="387858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27700" cy="3878580"/>
                    </a:xfrm>
                    <a:prstGeom prst="rect">
                      <a:avLst/>
                    </a:prstGeom>
                  </pic:spPr>
                </pic:pic>
              </a:graphicData>
            </a:graphic>
          </wp:inline>
        </w:drawing>
      </w:r>
    </w:p>
    <w:p w14:paraId="4476DC5A" w14:textId="77777777" w:rsidR="00D37222" w:rsidRDefault="00D37222" w:rsidP="00770D6E"/>
    <w:p w14:paraId="285B2E7E" w14:textId="45801F11" w:rsidR="003E6BA5" w:rsidRDefault="00D5526F" w:rsidP="00D37222">
      <w:pPr>
        <w:jc w:val="both"/>
        <w:rPr>
          <w:sz w:val="22"/>
          <w:szCs w:val="22"/>
        </w:rPr>
      </w:pPr>
      <w:r w:rsidRPr="00B05583">
        <w:rPr>
          <w:b/>
          <w:bCs/>
          <w:sz w:val="22"/>
          <w:szCs w:val="22"/>
        </w:rPr>
        <w:t>Fig.</w:t>
      </w:r>
      <w:r w:rsidR="000362AC">
        <w:rPr>
          <w:b/>
          <w:bCs/>
          <w:sz w:val="22"/>
          <w:szCs w:val="22"/>
        </w:rPr>
        <w:t>2</w:t>
      </w:r>
      <w:r w:rsidRPr="00B05583">
        <w:rPr>
          <w:b/>
          <w:bCs/>
          <w:sz w:val="22"/>
          <w:szCs w:val="22"/>
        </w:rPr>
        <w:t xml:space="preserve">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3E6BA5">
        <w:rPr>
          <w:sz w:val="22"/>
          <w:szCs w:val="22"/>
        </w:rPr>
        <w:t xml:space="preserve"> Superimposed with the data is a three-segment linear fit (using the python pwlf module).</w:t>
      </w:r>
      <w:r w:rsidR="00B05583">
        <w:rPr>
          <w:sz w:val="22"/>
          <w:szCs w:val="22"/>
        </w:rPr>
        <w:t xml:space="preserve"> </w:t>
      </w:r>
      <w:r w:rsidR="003E6BA5">
        <w:rPr>
          <w:b/>
          <w:bCs/>
          <w:sz w:val="22"/>
          <w:szCs w:val="22"/>
        </w:rPr>
        <w:t>B)</w:t>
      </w:r>
      <w:r w:rsidR="003E6BA5">
        <w:rPr>
          <w:sz w:val="22"/>
          <w:szCs w:val="22"/>
        </w:rPr>
        <w:t xml:space="preserve"> The weekly averages of </w:t>
      </w:r>
      <w:r w:rsidR="00313967">
        <w:rPr>
          <w:sz w:val="22"/>
          <w:szCs w:val="22"/>
        </w:rPr>
        <w:t xml:space="preserve">daily </w:t>
      </w:r>
      <w:r w:rsidR="003E6BA5">
        <w:rPr>
          <w:sz w:val="22"/>
          <w:szCs w:val="22"/>
        </w:rPr>
        <w:t xml:space="preserve">confirmed cases for the same European countries.  </w:t>
      </w:r>
      <w:r w:rsidR="003E6BA5" w:rsidRPr="003E6BA5">
        <w:rPr>
          <w:b/>
          <w:bCs/>
          <w:sz w:val="22"/>
          <w:szCs w:val="22"/>
        </w:rPr>
        <w:t>C</w:t>
      </w:r>
      <w:r w:rsidR="00130C34" w:rsidRPr="00275BBB">
        <w:rPr>
          <w:b/>
          <w:bCs/>
          <w:sz w:val="22"/>
          <w:szCs w:val="22"/>
        </w:rPr>
        <w:t>)</w:t>
      </w:r>
      <w:r w:rsidR="003E6BA5">
        <w:rPr>
          <w:b/>
          <w:bCs/>
          <w:sz w:val="22"/>
          <w:szCs w:val="22"/>
        </w:rPr>
        <w:t xml:space="preserve">  </w:t>
      </w:r>
      <w:r w:rsidR="003E6BA5">
        <w:rPr>
          <w:sz w:val="22"/>
          <w:szCs w:val="22"/>
        </w:rPr>
        <w:t>Cumulative confirmed cases</w:t>
      </w:r>
      <w:r w:rsidR="00130C34">
        <w:rPr>
          <w:sz w:val="22"/>
          <w:szCs w:val="22"/>
        </w:rPr>
        <w:t xml:space="preserve"> for </w:t>
      </w:r>
      <w:r w:rsidR="00445305">
        <w:rPr>
          <w:sz w:val="22"/>
          <w:szCs w:val="22"/>
        </w:rPr>
        <w:t xml:space="preserve">the world and </w:t>
      </w:r>
      <w:r w:rsidR="00F51803">
        <w:rPr>
          <w:sz w:val="22"/>
          <w:szCs w:val="22"/>
        </w:rPr>
        <w:t xml:space="preserve">seven </w:t>
      </w:r>
      <w:r w:rsidR="00130C34">
        <w:rPr>
          <w:sz w:val="22"/>
          <w:szCs w:val="22"/>
        </w:rPr>
        <w:t xml:space="preserve">countries with largest population epidemics in the world for Covid-19 as of </w:t>
      </w:r>
      <w:r w:rsidR="00600F90">
        <w:rPr>
          <w:sz w:val="22"/>
          <w:szCs w:val="22"/>
        </w:rPr>
        <w:t xml:space="preserve">1st </w:t>
      </w:r>
      <w:r w:rsidR="00130C34">
        <w:rPr>
          <w:sz w:val="22"/>
          <w:szCs w:val="22"/>
        </w:rPr>
        <w:t>Aug 2020</w:t>
      </w:r>
      <w:r w:rsidR="003E6BA5">
        <w:rPr>
          <w:sz w:val="22"/>
          <w:szCs w:val="22"/>
        </w:rPr>
        <w:t>, with the same three-segment linear fit superimposed</w:t>
      </w:r>
      <w:r w:rsidR="006B7A29">
        <w:rPr>
          <w:sz w:val="22"/>
          <w:szCs w:val="22"/>
        </w:rPr>
        <w:t>.</w:t>
      </w:r>
      <w:r w:rsidR="00130C34">
        <w:rPr>
          <w:sz w:val="22"/>
          <w:szCs w:val="22"/>
        </w:rPr>
        <w:t xml:space="preserve"> </w:t>
      </w:r>
      <w:r w:rsidR="003E6BA5">
        <w:rPr>
          <w:b/>
          <w:bCs/>
          <w:sz w:val="22"/>
          <w:szCs w:val="22"/>
        </w:rPr>
        <w:t>D)</w:t>
      </w:r>
      <w:r w:rsidR="003E6BA5">
        <w:rPr>
          <w:sz w:val="22"/>
          <w:szCs w:val="22"/>
        </w:rPr>
        <w:t xml:space="preserve"> The weekly averages of </w:t>
      </w:r>
      <w:r w:rsidR="00313967">
        <w:rPr>
          <w:sz w:val="22"/>
          <w:szCs w:val="22"/>
        </w:rPr>
        <w:t xml:space="preserve">daily </w:t>
      </w:r>
      <w:r w:rsidR="003E6BA5">
        <w:rPr>
          <w:sz w:val="22"/>
          <w:szCs w:val="22"/>
        </w:rPr>
        <w:t>confirmed cases for the same countries.</w:t>
      </w:r>
      <w:r w:rsidR="00313967">
        <w:rPr>
          <w:sz w:val="22"/>
          <w:szCs w:val="22"/>
        </w:rPr>
        <w:t xml:space="preserve">  Note that the long regions of linear growth in the cumulative graphs in (A) and (C) correspond to broadened peaks in the daily case counts; these broadened peaks are not produced by traditional SIR or SEIR models.</w:t>
      </w:r>
      <w:r w:rsidR="00783CA3">
        <w:rPr>
          <w:sz w:val="22"/>
          <w:szCs w:val="22"/>
        </w:rPr>
        <w:t xml:space="preserve">  </w:t>
      </w:r>
      <w:r w:rsidR="00CD16AA">
        <w:rPr>
          <w:sz w:val="22"/>
          <w:szCs w:val="22"/>
        </w:rPr>
        <w:t>For reference, infection rate and daily infection rate of a standard SIR model is shown in pink dashed lines, in (A) and (B), respectively.</w:t>
      </w:r>
      <w:r w:rsidR="0057313C">
        <w:rPr>
          <w:sz w:val="22"/>
          <w:szCs w:val="22"/>
        </w:rPr>
        <w:t xml:space="preserve"> </w:t>
      </w:r>
      <w:r w:rsidR="0057313C" w:rsidRPr="0057313C">
        <w:rPr>
          <w:sz w:val="22"/>
          <w:szCs w:val="22"/>
        </w:rPr>
        <w:t xml:space="preserve">Data for Fig. </w:t>
      </w:r>
      <w:r w:rsidR="000362AC">
        <w:rPr>
          <w:sz w:val="22"/>
          <w:szCs w:val="22"/>
        </w:rPr>
        <w:t>2</w:t>
      </w:r>
      <w:r w:rsidR="0057313C" w:rsidRPr="0057313C">
        <w:rPr>
          <w:sz w:val="22"/>
          <w:szCs w:val="22"/>
        </w:rPr>
        <w:t xml:space="preserve"> is taken from John Hopkins University compilation and averaged over 7 days to remove weekly oscillations in reporting.</w:t>
      </w:r>
      <w:r w:rsidR="001663E6">
        <w:rPr>
          <w:sz w:val="22"/>
          <w:szCs w:val="22"/>
        </w:rPr>
        <w:t xml:space="preserve"> Piecewise linear fits performed with pwlf </w:t>
      </w:r>
      <w:r w:rsidR="001663E6">
        <w:rPr>
          <w:sz w:val="22"/>
          <w:szCs w:val="22"/>
        </w:rPr>
        <w:fldChar w:fldCharType="begin"/>
      </w:r>
      <w:r w:rsidR="001663E6">
        <w:rPr>
          <w:sz w:val="22"/>
          <w:szCs w:val="22"/>
        </w:rPr>
        <w:instrText xml:space="preserve"> ADDIN EN.CITE &lt;EndNote&gt;&lt;Cite&gt;&lt;Author&gt;Jekel&lt;/Author&gt;&lt;Year&gt;2019&lt;/Year&gt;&lt;RecNum&gt;27&lt;/RecNum&gt;&lt;DisplayText&gt;[3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1663E6">
        <w:rPr>
          <w:noProof/>
          <w:sz w:val="22"/>
          <w:szCs w:val="22"/>
        </w:rPr>
        <w:t>[31]</w:t>
      </w:r>
      <w:r w:rsidR="001663E6">
        <w:rPr>
          <w:sz w:val="22"/>
          <w:szCs w:val="22"/>
        </w:rPr>
        <w:fldChar w:fldCharType="end"/>
      </w:r>
      <w:r w:rsidR="001663E6">
        <w:rPr>
          <w:sz w:val="22"/>
          <w:szCs w:val="22"/>
        </w:rPr>
        <w:t xml:space="preserve"> using 4 segments.</w:t>
      </w:r>
    </w:p>
    <w:p w14:paraId="5D137DF4" w14:textId="77777777" w:rsidR="003E6BA5" w:rsidRPr="003E6BA5" w:rsidRDefault="003E6BA5" w:rsidP="00B05583">
      <w:pPr>
        <w:jc w:val="both"/>
        <w:rPr>
          <w:sz w:val="22"/>
          <w:szCs w:val="22"/>
        </w:rPr>
      </w:pP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026FEE30" w:rsidR="00831BED" w:rsidRDefault="000702F7" w:rsidP="00FB389E">
      <w:pPr>
        <w:jc w:val="both"/>
        <w:rPr>
          <w:sz w:val="22"/>
          <w:szCs w:val="22"/>
        </w:rPr>
      </w:pPr>
      <w:r w:rsidRPr="00FB389E">
        <w:rPr>
          <w:b/>
          <w:bCs/>
          <w:sz w:val="22"/>
          <w:szCs w:val="22"/>
        </w:rPr>
        <w:t>Fig.</w:t>
      </w:r>
      <w:r w:rsidR="000362AC">
        <w:rPr>
          <w:b/>
          <w:bCs/>
          <w:sz w:val="22"/>
          <w:szCs w:val="22"/>
        </w:rPr>
        <w:t>3</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77777777"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410524" cy="6571853"/>
                    </a:xfrm>
                    <a:prstGeom prst="rect">
                      <a:avLst/>
                    </a:prstGeom>
                  </pic:spPr>
                </pic:pic>
              </a:graphicData>
            </a:graphic>
          </wp:inline>
        </w:drawing>
      </w:r>
    </w:p>
    <w:p w14:paraId="21D736C6" w14:textId="06045BBA" w:rsidR="001E3962" w:rsidRPr="008E1C44" w:rsidRDefault="00D5526F" w:rsidP="00FE5E9E">
      <w:pPr>
        <w:ind w:left="-709" w:right="-478"/>
        <w:jc w:val="both"/>
        <w:rPr>
          <w:sz w:val="22"/>
          <w:szCs w:val="22"/>
        </w:rPr>
      </w:pPr>
      <w:r w:rsidRPr="0010500C">
        <w:rPr>
          <w:b/>
          <w:bCs/>
          <w:sz w:val="22"/>
          <w:szCs w:val="22"/>
        </w:rPr>
        <w:t xml:space="preserve">Fig. </w:t>
      </w:r>
      <w:r w:rsidR="000362AC">
        <w:rPr>
          <w:b/>
          <w:bCs/>
          <w:sz w:val="22"/>
          <w:szCs w:val="22"/>
        </w:rPr>
        <w:t>4</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r w:rsidR="00FA6B4E">
        <w:rPr>
          <w:sz w:val="22"/>
          <w:szCs w:val="22"/>
        </w:rPr>
        <w:t>CautionFrac</w:t>
      </w:r>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CautionRetention:</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CautionICUFrac</w:t>
      </w:r>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ICUFrac*CautionICUFrac, fixing ICUFrac=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5363C19A" w:rsidR="00BA3A52" w:rsidRDefault="00C35442" w:rsidP="00BA3A52">
      <w:pPr>
        <w:jc w:val="both"/>
        <w:rPr>
          <w:sz w:val="22"/>
          <w:szCs w:val="22"/>
          <w:lang w:val="en-US"/>
        </w:rPr>
      </w:pPr>
      <w:r w:rsidRPr="00AE4C8A">
        <w:rPr>
          <w:b/>
          <w:bCs/>
          <w:sz w:val="22"/>
          <w:szCs w:val="22"/>
        </w:rPr>
        <w:t xml:space="preserve">Fig. </w:t>
      </w:r>
      <w:r w:rsidR="000362AC">
        <w:rPr>
          <w:b/>
          <w:bCs/>
          <w:sz w:val="22"/>
          <w:szCs w:val="22"/>
        </w:rPr>
        <w:t>5</w:t>
      </w:r>
      <w:r w:rsidRPr="00AE4C8A">
        <w:rPr>
          <w:b/>
          <w:bCs/>
          <w:sz w:val="22"/>
          <w:szCs w:val="22"/>
        </w:rPr>
        <w:t xml:space="preserve">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AA6EE7" w:rsidRPr="00AA6EE7">
        <w:rPr>
          <w:sz w:val="22"/>
          <w:szCs w:val="22"/>
        </w:rPr>
        <w:t>}</w:t>
      </w:r>
      <w:r w:rsidR="00AA6EE7">
        <w:rPr>
          <w:sz w:val="22"/>
          <w:szCs w:val="22"/>
        </w:rPr>
        <w:t xml:space="preserve"> and the fixed parameters assumed were </w:t>
      </w:r>
      <w:r w:rsidR="00AA6EE7" w:rsidRPr="00AA6EE7">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IncubPeriod=5</w:t>
      </w:r>
      <w:r w:rsidR="00BA3A52" w:rsidRPr="00BA3A52">
        <w:rPr>
          <w:sz w:val="22"/>
          <w:szCs w:val="22"/>
          <w:lang w:val="en-US"/>
        </w:rPr>
        <w:t>,</w:t>
      </w:r>
      <w:r w:rsidR="00BA3A52" w:rsidRPr="008928AF">
        <w:rPr>
          <w:sz w:val="22"/>
        </w:rPr>
        <w:t xml:space="preserve"> DurMildInf=10</w:t>
      </w:r>
      <w:r w:rsidR="00BA3A52" w:rsidRPr="00BA3A52">
        <w:rPr>
          <w:sz w:val="22"/>
          <w:szCs w:val="22"/>
          <w:lang w:val="en-US"/>
        </w:rPr>
        <w:t>,</w:t>
      </w:r>
      <w:r w:rsidR="00BA3A52">
        <w:rPr>
          <w:sz w:val="22"/>
          <w:szCs w:val="22"/>
          <w:lang w:val="en-US"/>
        </w:rPr>
        <w:t xml:space="preserve"> </w:t>
      </w:r>
      <w:r w:rsidR="00BA3A52" w:rsidRPr="008928AF">
        <w:rPr>
          <w:sz w:val="22"/>
        </w:rPr>
        <w:t>FracMild=0.7</w:t>
      </w:r>
      <w:r w:rsidR="00BA3A52" w:rsidRPr="00BA3A52">
        <w:rPr>
          <w:sz w:val="22"/>
          <w:szCs w:val="22"/>
          <w:lang w:val="en-US"/>
        </w:rPr>
        <w:t>,</w:t>
      </w:r>
      <w:r w:rsidR="00BA3A52" w:rsidRPr="008928AF">
        <w:rPr>
          <w:sz w:val="22"/>
        </w:rPr>
        <w:t xml:space="preserve">  FracSevere=0.20</w:t>
      </w:r>
      <w:r w:rsidR="00BA3A52" w:rsidRPr="00BA3A52">
        <w:rPr>
          <w:sz w:val="22"/>
          <w:szCs w:val="22"/>
          <w:lang w:val="en-US"/>
        </w:rPr>
        <w:t xml:space="preserve">, </w:t>
      </w:r>
      <w:r w:rsidR="00BA3A52" w:rsidRPr="008928AF">
        <w:rPr>
          <w:sz w:val="22"/>
        </w:rPr>
        <w:t>FracCritical=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r w:rsidR="00BA3A52" w:rsidRPr="008928AF">
        <w:rPr>
          <w:sz w:val="22"/>
        </w:rPr>
        <w:t>TimeICUDeath=5</w:t>
      </w:r>
      <w:r w:rsidR="00BA3A52" w:rsidRPr="00BA3A52">
        <w:rPr>
          <w:sz w:val="22"/>
          <w:szCs w:val="22"/>
          <w:lang w:val="en-US"/>
        </w:rPr>
        <w:t xml:space="preserve">, </w:t>
      </w:r>
      <w:r w:rsidR="00BA3A52" w:rsidRPr="008928AF">
        <w:rPr>
          <w:sz w:val="22"/>
        </w:rPr>
        <w:t>DurHosp=4</w:t>
      </w:r>
      <w:r w:rsidR="00BA3A52" w:rsidRPr="00BA3A52">
        <w:rPr>
          <w:sz w:val="22"/>
          <w:szCs w:val="22"/>
          <w:lang w:val="en-US"/>
        </w:rPr>
        <w:t>,</w:t>
      </w:r>
      <w:r w:rsidR="00BA3A52" w:rsidRPr="008928AF">
        <w:rPr>
          <w:sz w:val="22"/>
        </w:rPr>
        <w:t xml:space="preserve"> FracConfirmedDet=0.125</w:t>
      </w:r>
      <w:r w:rsidR="00BA3A52" w:rsidRPr="00BA3A52">
        <w:rPr>
          <w:sz w:val="22"/>
          <w:szCs w:val="22"/>
          <w:lang w:val="en-US"/>
        </w:rPr>
        <w:t>,</w:t>
      </w:r>
      <w:r w:rsidR="00BA3A52">
        <w:rPr>
          <w:sz w:val="22"/>
          <w:szCs w:val="22"/>
          <w:lang w:val="en-US"/>
        </w:rPr>
        <w:t xml:space="preserve"> </w:t>
      </w:r>
      <w:r w:rsidR="00BA3A52" w:rsidRPr="008928AF">
        <w:rPr>
          <w:sz w:val="22"/>
        </w:rPr>
        <w:t>FracDeathsDet=1.0</w:t>
      </w:r>
      <w:r w:rsidR="00BA3A52">
        <w:rPr>
          <w:sz w:val="22"/>
          <w:szCs w:val="22"/>
          <w:lang w:val="en-US"/>
        </w:rPr>
        <w:t xml:space="preserve">, </w:t>
      </w:r>
      <w:r w:rsidR="00BA3A52" w:rsidRPr="008928AF">
        <w:rPr>
          <w:sz w:val="22"/>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27700" cy="4741545"/>
                    </a:xfrm>
                    <a:prstGeom prst="rect">
                      <a:avLst/>
                    </a:prstGeom>
                  </pic:spPr>
                </pic:pic>
              </a:graphicData>
            </a:graphic>
          </wp:inline>
        </w:drawing>
      </w:r>
    </w:p>
    <w:p w14:paraId="5BE10574" w14:textId="69D996D4" w:rsidR="001508F4" w:rsidRPr="00AE4C8A" w:rsidRDefault="00DA1594" w:rsidP="00EC1907">
      <w:pPr>
        <w:jc w:val="both"/>
        <w:rPr>
          <w:sz w:val="22"/>
          <w:szCs w:val="22"/>
        </w:rPr>
      </w:pPr>
      <w:r w:rsidRPr="00AE4C8A">
        <w:rPr>
          <w:b/>
          <w:bCs/>
          <w:sz w:val="22"/>
          <w:szCs w:val="22"/>
        </w:rPr>
        <w:t xml:space="preserve">Fig. </w:t>
      </w:r>
      <w:r w:rsidR="000362AC">
        <w:rPr>
          <w:b/>
          <w:bCs/>
          <w:sz w:val="22"/>
          <w:szCs w:val="22"/>
        </w:rPr>
        <w:t>6</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r w:rsidR="000D50B2" w:rsidRPr="000D50B2">
        <w:rPr>
          <w:i/>
          <w:iCs/>
          <w:sz w:val="22"/>
          <w:szCs w:val="22"/>
        </w:rPr>
        <w:t>k</w:t>
      </w:r>
      <w:r w:rsidR="000D50B2">
        <w:rPr>
          <w:i/>
          <w:iCs/>
          <w:sz w:val="22"/>
          <w:szCs w:val="22"/>
          <w:vertAlign w:val="subscript"/>
        </w:rPr>
        <w:t>U</w:t>
      </w:r>
      <w:r w:rsidR="006A1118">
        <w:rPr>
          <w:i/>
          <w:iCs/>
          <w:sz w:val="22"/>
          <w:szCs w:val="22"/>
        </w:rPr>
        <w:t>,</w:t>
      </w:r>
      <w:r w:rsidR="000D50B2">
        <w:rPr>
          <w:sz w:val="22"/>
          <w:szCs w:val="22"/>
        </w:rPr>
        <w:t xml:space="preserve"> with fixed representative values of the other coupling constant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r w:rsidR="00EC1907">
        <w:rPr>
          <w:sz w:val="22"/>
          <w:szCs w:val="22"/>
        </w:rPr>
        <w:t xml:space="preserve"> </w:t>
      </w:r>
      <w:r w:rsidR="001C653A">
        <w:rPr>
          <w:sz w:val="22"/>
          <w:szCs w:val="22"/>
        </w:rPr>
        <w:t>Note that the strength of the cautionary response on the pandemic is weakened by economic considerations as expected</w:t>
      </w:r>
      <w:r w:rsidR="006A1118">
        <w:rPr>
          <w:sz w:val="22"/>
          <w:szCs w:val="22"/>
        </w:rPr>
        <w:t>,</w:t>
      </w:r>
      <w:r w:rsidR="000D50B2">
        <w:rPr>
          <w:sz w:val="22"/>
          <w:szCs w:val="22"/>
        </w:rPr>
        <w:t xml:space="preserve"> as shown in </w:t>
      </w:r>
      <w:r w:rsidR="000D50B2" w:rsidRPr="000D50B2">
        <w:rPr>
          <w:b/>
          <w:bCs/>
          <w:sz w:val="22"/>
          <w:szCs w:val="22"/>
        </w:rPr>
        <w:t>B</w:t>
      </w:r>
      <w:r w:rsidR="000D50B2">
        <w:rPr>
          <w:sz w:val="22"/>
          <w:szCs w:val="22"/>
        </w:rPr>
        <w:t>, but can lead to higher second peaks of infection.</w:t>
      </w:r>
      <w:r>
        <w:rPr>
          <w:sz w:val="22"/>
          <w:szCs w:val="22"/>
        </w:rP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78A75977" w:rsidR="008A3669" w:rsidRPr="001663E6" w:rsidRDefault="001508F4" w:rsidP="001663E6">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4A57C05D" w14:textId="6E6D32C4" w:rsidR="008A3669" w:rsidRDefault="006F28FA" w:rsidP="001663E6">
      <w:pPr>
        <w:jc w:val="center"/>
        <w:rPr>
          <w:b/>
          <w:bCs/>
          <w:sz w:val="22"/>
          <w:szCs w:val="22"/>
        </w:rPr>
      </w:pPr>
      <w:r w:rsidRPr="006F28FA">
        <w:rPr>
          <w:noProof/>
          <w:sz w:val="56"/>
          <w:szCs w:val="56"/>
        </w:rPr>
        <w:lastRenderedPageBreak/>
        <w:drawing>
          <wp:inline distT="0" distB="0" distL="0" distR="0" wp14:anchorId="6E418595" wp14:editId="6BFD8B2B">
            <wp:extent cx="5492115" cy="784587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95587" cy="7850838"/>
                    </a:xfrm>
                    <a:prstGeom prst="rect">
                      <a:avLst/>
                    </a:prstGeom>
                  </pic:spPr>
                </pic:pic>
              </a:graphicData>
            </a:graphic>
          </wp:inline>
        </w:drawing>
      </w:r>
    </w:p>
    <w:p w14:paraId="49E22630" w14:textId="77777777" w:rsidR="000D7C0D" w:rsidRDefault="000D7C0D">
      <w:pPr>
        <w:rPr>
          <w:b/>
          <w:bCs/>
          <w:sz w:val="22"/>
          <w:szCs w:val="22"/>
        </w:rPr>
      </w:pPr>
    </w:p>
    <w:p w14:paraId="6A7E6359" w14:textId="0722CE2B"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 xml:space="preserve">Piecewise linear fits to all country data for cumulative </w:t>
      </w:r>
      <w:r w:rsidR="006F28FA">
        <w:rPr>
          <w:b/>
          <w:bCs/>
          <w:sz w:val="22"/>
          <w:szCs w:val="22"/>
        </w:rPr>
        <w:t>confirmed cases</w:t>
      </w:r>
      <w:r>
        <w:rPr>
          <w:b/>
          <w:bCs/>
          <w:sz w:val="22"/>
          <w:szCs w:val="22"/>
        </w:rPr>
        <w:t>.</w:t>
      </w:r>
      <w:r w:rsidRPr="0010500C">
        <w:rPr>
          <w:sz w:val="22"/>
          <w:szCs w:val="22"/>
        </w:rPr>
        <w:t xml:space="preserve"> </w:t>
      </w:r>
      <w:r>
        <w:rPr>
          <w:sz w:val="22"/>
          <w:szCs w:val="22"/>
        </w:rPr>
        <w:t xml:space="preserve">The piecewise linear analysis </w:t>
      </w:r>
      <w:r w:rsidR="001663E6">
        <w:rPr>
          <w:sz w:val="22"/>
          <w:szCs w:val="22"/>
        </w:rPr>
        <w:t xml:space="preserve">of Fig. 1 </w:t>
      </w:r>
      <w:r>
        <w:rPr>
          <w:sz w:val="22"/>
          <w:szCs w:val="22"/>
        </w:rPr>
        <w:t xml:space="preserve">is extended to include all countries (up to Aug 1) </w:t>
      </w:r>
      <w:r w:rsidR="001663E6">
        <w:rPr>
          <w:sz w:val="22"/>
          <w:szCs w:val="22"/>
        </w:rPr>
        <w:t xml:space="preserve">that have registered at least 10000 cases of Covid-19 (John Hopkins Database). Piecewise linear fits performed with pwlf </w:t>
      </w:r>
      <w:r w:rsidR="001663E6">
        <w:rPr>
          <w:sz w:val="22"/>
          <w:szCs w:val="22"/>
        </w:rPr>
        <w:fldChar w:fldCharType="begin"/>
      </w:r>
      <w:r w:rsidR="001663E6">
        <w:rPr>
          <w:sz w:val="22"/>
          <w:szCs w:val="22"/>
        </w:rPr>
        <w:instrText xml:space="preserve"> ADDIN EN.CITE &lt;EndNote&gt;&lt;Cite&gt;&lt;Author&gt;Jekel&lt;/Author&gt;&lt;Year&gt;2019&lt;/Year&gt;&lt;RecNum&gt;27&lt;/RecNum&gt;&lt;DisplayText&gt;[3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1663E6">
        <w:rPr>
          <w:noProof/>
          <w:sz w:val="22"/>
          <w:szCs w:val="22"/>
        </w:rPr>
        <w:t>[31]</w:t>
      </w:r>
      <w:r w:rsidR="001663E6">
        <w:rPr>
          <w:sz w:val="22"/>
          <w:szCs w:val="22"/>
        </w:rPr>
        <w:fldChar w:fldCharType="end"/>
      </w:r>
      <w:r w:rsidR="001663E6">
        <w:rPr>
          <w:sz w:val="22"/>
          <w:szCs w:val="22"/>
        </w:rPr>
        <w:t xml:space="preserve"> using 4 segments. </w:t>
      </w:r>
      <w:r w:rsidR="005339B0">
        <w:rPr>
          <w:sz w:val="22"/>
          <w:szCs w:val="22"/>
        </w:rPr>
        <w:t>T</w:t>
      </w:r>
      <w:r w:rsidR="000D7C0D">
        <w:rPr>
          <w:sz w:val="22"/>
          <w:szCs w:val="22"/>
        </w:rPr>
        <w:t xml:space="preserve">he data shown is the cumulative </w:t>
      </w:r>
      <w:r w:rsidR="005339B0">
        <w:rPr>
          <w:sz w:val="22"/>
          <w:szCs w:val="22"/>
        </w:rPr>
        <w:t>count</w:t>
      </w:r>
      <w:r w:rsidR="000D7C0D">
        <w:rPr>
          <w:sz w:val="22"/>
          <w:szCs w:val="22"/>
        </w:rPr>
        <w:t xml:space="preserve"> of confirmed cases</w:t>
      </w:r>
      <w:r w:rsidR="005339B0">
        <w:rPr>
          <w:sz w:val="22"/>
          <w:szCs w:val="22"/>
        </w:rPr>
        <w:t xml:space="preserve"> (not averaged </w:t>
      </w:r>
      <w:r w:rsidR="005339B0" w:rsidRPr="005339B0">
        <w:rPr>
          <w:i/>
          <w:iCs/>
          <w:sz w:val="22"/>
          <w:szCs w:val="22"/>
        </w:rPr>
        <w:t>cf.</w:t>
      </w:r>
      <w:r w:rsidR="005339B0">
        <w:rPr>
          <w:sz w:val="22"/>
          <w:szCs w:val="22"/>
        </w:rPr>
        <w:t xml:space="preserve"> Fig. 1)</w:t>
      </w:r>
      <w:r w:rsidR="000D7C0D">
        <w:rPr>
          <w:sz w:val="22"/>
          <w:szCs w:val="22"/>
        </w:rPr>
        <w:t>.</w:t>
      </w:r>
      <w:r w:rsidR="00925DE6" w:rsidRPr="00D509E0">
        <w:rPr>
          <w:sz w:val="22"/>
          <w:szCs w:val="22"/>
        </w:rPr>
        <w:br w:type="page"/>
      </w:r>
    </w:p>
    <w:p w14:paraId="25E96D4B" w14:textId="77777777" w:rsidR="00D509E0" w:rsidRDefault="00D509E0"/>
    <w:p w14:paraId="00525861" w14:textId="3D7DFC08" w:rsidR="00925DE6" w:rsidRPr="00FB389E" w:rsidRDefault="00072537" w:rsidP="00925DE6">
      <w:pPr>
        <w:ind w:left="-567" w:hanging="284"/>
        <w:jc w:val="both"/>
        <w:rPr>
          <w:sz w:val="22"/>
          <w:szCs w:val="22"/>
        </w:rPr>
      </w:pPr>
      <w:r w:rsidRPr="00072537">
        <w:rPr>
          <w:noProof/>
          <w:sz w:val="22"/>
          <w:szCs w:val="22"/>
        </w:rPr>
        <w:drawing>
          <wp:inline distT="0" distB="0" distL="0" distR="0" wp14:anchorId="253AA303" wp14:editId="09729AFE">
            <wp:extent cx="6858000" cy="3652531"/>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875627" cy="3661919"/>
                    </a:xfrm>
                    <a:prstGeom prst="rect">
                      <a:avLst/>
                    </a:prstGeom>
                  </pic:spPr>
                </pic:pic>
              </a:graphicData>
            </a:graphic>
          </wp:inline>
        </w:drawing>
      </w:r>
    </w:p>
    <w:p w14:paraId="32F8BDA1" w14:textId="77777777" w:rsidR="00925DE6" w:rsidRDefault="00925DE6" w:rsidP="00925DE6"/>
    <w:p w14:paraId="003D0806" w14:textId="758DF795"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sidR="00492D0E">
        <w:rPr>
          <w:sz w:val="22"/>
          <w:szCs w:val="22"/>
        </w:rPr>
        <w:t xml:space="preserve"> as in mechanisms of Fig. S2</w:t>
      </w:r>
      <w:r w:rsidRPr="0010500C">
        <w:rPr>
          <w:sz w:val="22"/>
          <w:szCs w:val="22"/>
        </w:rPr>
        <w:t xml:space="preserve">. </w:t>
      </w:r>
      <w:r w:rsidR="00492D0E">
        <w:rPr>
          <w:sz w:val="22"/>
          <w:szCs w:val="22"/>
        </w:rPr>
        <w:t>The four rows, as in Fig. 3, show the separate variations of the response with each of three caution parameters about reference values (0.2, 21, 0.3): CautionFrac=c</w:t>
      </w:r>
      <w:r w:rsidR="00492D0E" w:rsidRPr="00A747C9">
        <w:rPr>
          <w:sz w:val="22"/>
          <w:szCs w:val="22"/>
          <w:vertAlign w:val="subscript"/>
        </w:rPr>
        <w:t>0</w:t>
      </w:r>
      <w:r w:rsidR="00492D0E">
        <w:rPr>
          <w:sz w:val="22"/>
          <w:szCs w:val="22"/>
        </w:rPr>
        <w:t>:</w:t>
      </w:r>
      <w:r w:rsidR="00492D0E" w:rsidRPr="00FA6B4E">
        <w:rPr>
          <w:sz w:val="22"/>
          <w:szCs w:val="22"/>
        </w:rPr>
        <w:t xml:space="preserve"> </w:t>
      </w:r>
      <w:r w:rsidR="00492D0E">
        <w:rPr>
          <w:sz w:val="22"/>
          <w:szCs w:val="22"/>
        </w:rPr>
        <w:t>infectivity reduction factor; CautionRetention:</w:t>
      </w:r>
      <w:r w:rsidR="00492D0E" w:rsidRPr="00FA6B4E">
        <w:rPr>
          <w:sz w:val="22"/>
          <w:szCs w:val="22"/>
        </w:rPr>
        <w:t xml:space="preserve"> </w:t>
      </w:r>
      <w:r w:rsidR="00492D0E">
        <w:rPr>
          <w:sz w:val="22"/>
          <w:szCs w:val="22"/>
        </w:rPr>
        <w:t>caution retention time = 1/c</w:t>
      </w:r>
      <w:r w:rsidR="00492D0E" w:rsidRPr="00A747C9">
        <w:rPr>
          <w:sz w:val="22"/>
          <w:szCs w:val="22"/>
          <w:vertAlign w:val="subscript"/>
        </w:rPr>
        <w:t>1</w:t>
      </w:r>
      <w:r w:rsidR="00492D0E">
        <w:rPr>
          <w:sz w:val="22"/>
          <w:szCs w:val="22"/>
        </w:rPr>
        <w:t>; CautionICUFrac: fraction of intensive care units (ICUs) occupied which result in a cautioning rate c</w:t>
      </w:r>
      <w:r w:rsidR="00492D0E" w:rsidRPr="00A747C9">
        <w:rPr>
          <w:sz w:val="22"/>
          <w:szCs w:val="22"/>
          <w:vertAlign w:val="subscript"/>
        </w:rPr>
        <w:t>2</w:t>
      </w:r>
      <w:r w:rsidR="00492D0E">
        <w:rPr>
          <w:sz w:val="22"/>
          <w:szCs w:val="22"/>
        </w:rPr>
        <w:t>*I</w:t>
      </w:r>
      <w:r w:rsidR="00492D0E" w:rsidRPr="00A747C9">
        <w:rPr>
          <w:sz w:val="22"/>
          <w:szCs w:val="22"/>
          <w:vertAlign w:val="subscript"/>
        </w:rPr>
        <w:t>3</w:t>
      </w:r>
      <w:r w:rsidR="00492D0E">
        <w:rPr>
          <w:sz w:val="22"/>
          <w:szCs w:val="22"/>
        </w:rPr>
        <w:t xml:space="preserve"> of 1 per day, i.e. c</w:t>
      </w:r>
      <w:r w:rsidR="00492D0E" w:rsidRPr="00A747C9">
        <w:rPr>
          <w:sz w:val="22"/>
          <w:szCs w:val="22"/>
          <w:vertAlign w:val="subscript"/>
        </w:rPr>
        <w:t>2</w:t>
      </w:r>
      <w:r w:rsidR="00492D0E">
        <w:rPr>
          <w:sz w:val="22"/>
          <w:szCs w:val="22"/>
        </w:rPr>
        <w:t>=1/(ICUFrac*CautionICUFrac, fixing ICUFrac=0.002 for the plots,</w:t>
      </w:r>
      <w:r w:rsidR="00492D0E" w:rsidRPr="00A747C9">
        <w:rPr>
          <w:sz w:val="22"/>
          <w:szCs w:val="22"/>
        </w:rPr>
        <w:t xml:space="preserve"> </w:t>
      </w:r>
      <w:r w:rsidR="00492D0E">
        <w:rPr>
          <w:sz w:val="22"/>
          <w:szCs w:val="22"/>
        </w:rPr>
        <w:t xml:space="preserve">the fraction of ICUs per individual, assumed constant. This interpretation of c2 is adjusted by equivalent death rates in the first two columns to make the differentiated model commensurate with the first two. </w:t>
      </w:r>
      <w:r>
        <w:rPr>
          <w:sz w:val="22"/>
          <w:szCs w:val="22"/>
        </w:rPr>
        <w:t>The vertical axis in all plots is the daily confirmed cases as a fraction of the population (allowing application to different regions or nations).</w:t>
      </w:r>
    </w:p>
    <w:p w14:paraId="1E8683DD" w14:textId="297D872F" w:rsidR="001508F4" w:rsidRDefault="001508F4" w:rsidP="00D5526F"/>
    <w:p w14:paraId="4FB7DE01" w14:textId="4BD89614" w:rsidR="00C45510" w:rsidRDefault="00C45510" w:rsidP="00225626">
      <w:pPr>
        <w:ind w:left="142"/>
      </w:pPr>
      <w:r>
        <w:br w:type="page"/>
      </w:r>
    </w:p>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096B6B" w14:paraId="6D102F1B" w14:textId="77777777" w:rsidTr="00096B6B">
        <w:tc>
          <w:tcPr>
            <w:tcW w:w="1504" w:type="dxa"/>
          </w:tcPr>
          <w:p w14:paraId="12EFB2DA" w14:textId="36B2F847" w:rsidR="00C45510" w:rsidRDefault="00C45510" w:rsidP="00C45510">
            <w:pPr>
              <w:ind w:right="-478"/>
              <w:jc w:val="both"/>
              <w:rPr>
                <w:b/>
                <w:bCs/>
                <w:sz w:val="22"/>
                <w:szCs w:val="22"/>
              </w:rPr>
            </w:pPr>
            <w:r>
              <w:rPr>
                <w:sz w:val="22"/>
                <w:szCs w:val="22"/>
              </w:rPr>
              <w:lastRenderedPageBreak/>
              <w:t>SC2UIR</w:t>
            </w:r>
          </w:p>
        </w:tc>
        <w:tc>
          <w:tcPr>
            <w:tcW w:w="8136" w:type="dxa"/>
          </w:tcPr>
          <w:p w14:paraId="10AD2346" w14:textId="01B5E4B9" w:rsidR="00C45510" w:rsidRDefault="00225626" w:rsidP="00C45510">
            <w:pPr>
              <w:ind w:right="-478"/>
              <w:jc w:val="both"/>
              <w:rPr>
                <w:b/>
                <w:bCs/>
                <w:sz w:val="22"/>
                <w:szCs w:val="22"/>
              </w:rPr>
            </w:pPr>
            <w:r>
              <w:rPr>
                <w:b/>
                <w:bCs/>
                <w:noProof/>
                <w:sz w:val="22"/>
                <w:szCs w:val="22"/>
              </w:rPr>
              <w:drawing>
                <wp:inline distT="0" distB="0" distL="0" distR="0" wp14:anchorId="3A1438F7" wp14:editId="57B0E1ED">
                  <wp:extent cx="3606165" cy="1558794"/>
                  <wp:effectExtent l="0" t="0" r="635" b="381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096B6B" w14:paraId="112D81C5" w14:textId="77777777" w:rsidTr="00096B6B">
        <w:tc>
          <w:tcPr>
            <w:tcW w:w="1504" w:type="dxa"/>
          </w:tcPr>
          <w:p w14:paraId="20EBFEF2" w14:textId="4C0028F3" w:rsidR="00C45510" w:rsidRDefault="00C45510" w:rsidP="00C45510">
            <w:pPr>
              <w:ind w:right="-478"/>
              <w:jc w:val="both"/>
              <w:rPr>
                <w:b/>
                <w:bCs/>
                <w:sz w:val="22"/>
                <w:szCs w:val="22"/>
              </w:rPr>
            </w:pPr>
            <w:r>
              <w:rPr>
                <w:sz w:val="22"/>
                <w:szCs w:val="22"/>
              </w:rPr>
              <w:t>SC3UEIR</w:t>
            </w:r>
          </w:p>
        </w:tc>
        <w:tc>
          <w:tcPr>
            <w:tcW w:w="8136" w:type="dxa"/>
          </w:tcPr>
          <w:p w14:paraId="18A03F31" w14:textId="49A98FD9" w:rsidR="00C45510" w:rsidRDefault="00225626" w:rsidP="00C45510">
            <w:pPr>
              <w:ind w:right="-478"/>
              <w:jc w:val="both"/>
              <w:rPr>
                <w:b/>
                <w:bCs/>
                <w:sz w:val="22"/>
                <w:szCs w:val="22"/>
              </w:rPr>
            </w:pPr>
            <w:r>
              <w:rPr>
                <w:b/>
                <w:bCs/>
                <w:noProof/>
                <w:sz w:val="22"/>
                <w:szCs w:val="22"/>
              </w:rPr>
              <w:drawing>
                <wp:inline distT="0" distB="0" distL="0" distR="0" wp14:anchorId="090064EE" wp14:editId="6A06D490">
                  <wp:extent cx="3691890" cy="1987036"/>
                  <wp:effectExtent l="0" t="0" r="381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096B6B" w14:paraId="64404AB7" w14:textId="77777777" w:rsidTr="00096B6B">
        <w:tc>
          <w:tcPr>
            <w:tcW w:w="1504" w:type="dxa"/>
          </w:tcPr>
          <w:p w14:paraId="19D8136C" w14:textId="3397CED7" w:rsidR="00C45510" w:rsidRDefault="00C45510" w:rsidP="00C45510">
            <w:pPr>
              <w:ind w:right="-478"/>
              <w:jc w:val="both"/>
              <w:rPr>
                <w:b/>
                <w:bCs/>
                <w:sz w:val="22"/>
                <w:szCs w:val="22"/>
              </w:rPr>
            </w:pPr>
            <w:r>
              <w:rPr>
                <w:sz w:val="22"/>
                <w:szCs w:val="22"/>
              </w:rPr>
              <w:t>SC3UEI3R</w:t>
            </w:r>
          </w:p>
        </w:tc>
        <w:tc>
          <w:tcPr>
            <w:tcW w:w="8136" w:type="dxa"/>
          </w:tcPr>
          <w:p w14:paraId="116DDA33" w14:textId="56B8F024" w:rsidR="00C45510" w:rsidRDefault="00225626" w:rsidP="00C45510">
            <w:pPr>
              <w:ind w:right="-478"/>
              <w:jc w:val="both"/>
              <w:rPr>
                <w:b/>
                <w:bCs/>
                <w:sz w:val="22"/>
                <w:szCs w:val="22"/>
              </w:rPr>
            </w:pPr>
            <w:r>
              <w:rPr>
                <w:b/>
                <w:bCs/>
                <w:noProof/>
                <w:sz w:val="22"/>
                <w:szCs w:val="22"/>
              </w:rPr>
              <w:drawing>
                <wp:inline distT="0" distB="0" distL="0" distR="0" wp14:anchorId="0FE183C0" wp14:editId="091DAAE0">
                  <wp:extent cx="4509135" cy="2403220"/>
                  <wp:effectExtent l="0" t="0" r="0" b="0"/>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4BF1B0E7" w14:textId="77777777" w:rsidR="00C45510" w:rsidRDefault="00C45510" w:rsidP="00C45510">
      <w:pPr>
        <w:ind w:left="-709" w:right="-478"/>
        <w:jc w:val="both"/>
        <w:rPr>
          <w:b/>
          <w:bCs/>
          <w:sz w:val="22"/>
          <w:szCs w:val="22"/>
        </w:rPr>
      </w:pPr>
    </w:p>
    <w:p w14:paraId="25E8EE99" w14:textId="3F985913" w:rsidR="00FD172A" w:rsidRDefault="00C45510" w:rsidP="00096B6B">
      <w:pPr>
        <w:ind w:left="-142" w:right="-478"/>
        <w:jc w:val="both"/>
        <w:rPr>
          <w:rFonts w:eastAsiaTheme="minorEastAsia"/>
          <w:sz w:val="22"/>
          <w:szCs w:val="22"/>
        </w:rPr>
      </w:pPr>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w:t>
      </w:r>
      <w:r w:rsidR="00D50025">
        <w:rPr>
          <w:sz w:val="22"/>
          <w:szCs w:val="22"/>
        </w:rPr>
        <w:t>top</w:t>
      </w:r>
      <w:r>
        <w:rPr>
          <w:sz w:val="22"/>
          <w:szCs w:val="22"/>
        </w:rPr>
        <w:t>),</w:t>
      </w:r>
      <w:r w:rsidRPr="0010500C">
        <w:rPr>
          <w:sz w:val="22"/>
          <w:szCs w:val="22"/>
        </w:rPr>
        <w:t xml:space="preserve"> SEIR (</w:t>
      </w:r>
      <w:r>
        <w:rPr>
          <w:sz w:val="22"/>
          <w:szCs w:val="22"/>
        </w:rPr>
        <w:t>middle</w:t>
      </w:r>
      <w:r w:rsidRPr="0010500C">
        <w:rPr>
          <w:sz w:val="22"/>
          <w:szCs w:val="22"/>
        </w:rPr>
        <w:t>) and SEI3R (</w:t>
      </w:r>
      <w:r w:rsidR="00D50025">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and economic coupling to yield the models SC2UIR, SC3UEIR and SC3UEI3R.</w:t>
      </w:r>
      <w:r w:rsidR="00AA705A">
        <w:rPr>
          <w:sz w:val="22"/>
          <w:szCs w:val="22"/>
        </w:rPr>
        <w:t xml:space="preserve"> The new state variables are the uncautionable suscepti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nd the normalized state of the economy </w:t>
      </w:r>
      <m:oMath>
        <m:r>
          <w:rPr>
            <w:rFonts w:ascii="Cambria Math" w:eastAsiaTheme="minorEastAsia" w:hAnsi="Cambria Math"/>
            <w:sz w:val="22"/>
            <w:szCs w:val="22"/>
          </w:rPr>
          <m:t>W</m:t>
        </m:r>
      </m:oMath>
      <w:r w:rsidR="00AA705A">
        <w:rPr>
          <w:rFonts w:eastAsiaTheme="minorEastAsia"/>
          <w:sz w:val="22"/>
          <w:szCs w:val="22"/>
        </w:rPr>
        <w:t xml:space="preserve">. The extensions to the cautionary models of Fig. S2 are shaded green. Note that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re infected at the same rate as the uncautioned susceptibles </w:t>
      </w:r>
      <m:oMath>
        <m:r>
          <w:rPr>
            <w:rFonts w:ascii="Cambria Math" w:eastAsiaTheme="minorEastAsia" w:hAnsi="Cambria Math"/>
            <w:sz w:val="22"/>
            <w:szCs w:val="22"/>
          </w:rPr>
          <m:t>S</m:t>
        </m:r>
      </m:oMath>
      <w:r w:rsidR="00AA705A">
        <w:rPr>
          <w:rFonts w:eastAsiaTheme="minorEastAsia"/>
          <w:sz w:val="22"/>
          <w:szCs w:val="22"/>
        </w:rPr>
        <w:t xml:space="preserve">, both cautioned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AA705A">
        <w:rPr>
          <w:rFonts w:eastAsiaTheme="minorEastAsia"/>
          <w:sz w:val="22"/>
          <w:szCs w:val="22"/>
        </w:rPr>
        <w:t xml:space="preserve"> and uncautioned susceptibles </w:t>
      </w:r>
      <m:oMath>
        <m:r>
          <w:rPr>
            <w:rFonts w:ascii="Cambria Math" w:eastAsiaTheme="minorEastAsia" w:hAnsi="Cambria Math"/>
            <w:sz w:val="22"/>
            <w:szCs w:val="22"/>
          </w:rPr>
          <m:t>S</m:t>
        </m:r>
      </m:oMath>
      <w:r w:rsidR="00AA705A">
        <w:rPr>
          <w:rFonts w:eastAsiaTheme="minorEastAsia"/>
          <w:sz w:val="22"/>
          <w:szCs w:val="22"/>
        </w:rPr>
        <w:t xml:space="preserve"> can be goaded by economic considerations to become uncautionable (with rate coefficient </w:t>
      </w:r>
      <w:r w:rsidR="00AA705A" w:rsidRPr="00AA705A">
        <w:rPr>
          <w:rFonts w:eastAsiaTheme="minorEastAsia"/>
          <w:i/>
          <w:iCs/>
          <w:sz w:val="22"/>
          <w:szCs w:val="22"/>
        </w:rPr>
        <w:t>k</w:t>
      </w:r>
      <w:r w:rsidR="00AA705A" w:rsidRPr="00AA705A">
        <w:rPr>
          <w:rFonts w:eastAsiaTheme="minorEastAsia"/>
          <w:i/>
          <w:iCs/>
          <w:sz w:val="22"/>
          <w:szCs w:val="22"/>
          <w:vertAlign w:val="subscript"/>
        </w:rPr>
        <w:t>u</w:t>
      </w:r>
      <w:r w:rsidR="00AA705A">
        <w:rPr>
          <w:rFonts w:eastAsiaTheme="minorEastAsia"/>
          <w:sz w:val="22"/>
          <w:szCs w:val="22"/>
        </w:rPr>
        <w:t xml:space="preserve">) , and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return to being cautionable but uncautioned </w:t>
      </w:r>
      <m:oMath>
        <m:r>
          <w:rPr>
            <w:rFonts w:ascii="Cambria Math" w:eastAsiaTheme="minorEastAsia" w:hAnsi="Cambria Math"/>
            <w:sz w:val="22"/>
            <w:szCs w:val="22"/>
          </w:rPr>
          <m:t>S</m:t>
        </m:r>
      </m:oMath>
      <w:r w:rsidR="00AA705A">
        <w:rPr>
          <w:rFonts w:eastAsiaTheme="minorEastAsia"/>
          <w:sz w:val="22"/>
          <w:szCs w:val="22"/>
        </w:rPr>
        <w:t xml:space="preserve"> (with rate coefficient </w:t>
      </w:r>
      <w:r w:rsidR="00AA705A" w:rsidRPr="00AA705A">
        <w:rPr>
          <w:rFonts w:eastAsiaTheme="minorEastAsia"/>
          <w:i/>
          <w:iCs/>
          <w:sz w:val="22"/>
          <w:szCs w:val="22"/>
        </w:rPr>
        <w:t>k</w:t>
      </w:r>
      <w:r w:rsidR="00AA705A">
        <w:rPr>
          <w:rFonts w:eastAsiaTheme="minorEastAsia"/>
          <w:i/>
          <w:iCs/>
          <w:sz w:val="22"/>
          <w:szCs w:val="22"/>
          <w:vertAlign w:val="subscript"/>
        </w:rPr>
        <w:t>1</w:t>
      </w:r>
      <w:r w:rsidR="00AA705A">
        <w:rPr>
          <w:rFonts w:eastAsiaTheme="minorEastAsia"/>
          <w:sz w:val="22"/>
          <w:szCs w:val="22"/>
        </w:rPr>
        <w:t xml:space="preserve">). The economy </w:t>
      </w:r>
      <m:oMath>
        <m:r>
          <w:rPr>
            <w:rFonts w:ascii="Cambria Math" w:eastAsiaTheme="minorEastAsia" w:hAnsi="Cambria Math"/>
            <w:sz w:val="22"/>
            <w:szCs w:val="22"/>
          </w:rPr>
          <m:t>W</m:t>
        </m:r>
      </m:oMath>
      <w:r w:rsidR="00D50025">
        <w:rPr>
          <w:rFonts w:eastAsiaTheme="minorEastAsia"/>
          <w:sz w:val="22"/>
          <w:szCs w:val="22"/>
        </w:rPr>
        <w:t xml:space="preserve"> </w:t>
      </w:r>
      <w:r w:rsidR="00AA705A">
        <w:rPr>
          <w:rFonts w:eastAsiaTheme="minorEastAsia"/>
          <w:sz w:val="22"/>
          <w:szCs w:val="22"/>
        </w:rPr>
        <w:t xml:space="preserve">follows a logistic model </w:t>
      </w:r>
      <w:r w:rsidR="00D50025">
        <w:rPr>
          <w:rFonts w:eastAsiaTheme="minorEastAsia"/>
          <w:sz w:val="22"/>
          <w:szCs w:val="22"/>
        </w:rPr>
        <w:t xml:space="preserve">(rate coefficient </w:t>
      </w:r>
      <w:r w:rsidR="00D50025" w:rsidRPr="00AA705A">
        <w:rPr>
          <w:rFonts w:eastAsiaTheme="minorEastAsia"/>
          <w:i/>
          <w:iCs/>
          <w:sz w:val="22"/>
          <w:szCs w:val="22"/>
        </w:rPr>
        <w:t>k</w:t>
      </w:r>
      <w:r w:rsidR="00D50025">
        <w:rPr>
          <w:rFonts w:eastAsiaTheme="minorEastAsia"/>
          <w:i/>
          <w:iCs/>
          <w:sz w:val="22"/>
          <w:szCs w:val="22"/>
          <w:vertAlign w:val="subscript"/>
        </w:rPr>
        <w:t>w</w:t>
      </w:r>
      <w:r w:rsidR="00D50025">
        <w:rPr>
          <w:rFonts w:eastAsiaTheme="minorEastAsia"/>
          <w:sz w:val="22"/>
          <w:szCs w:val="22"/>
        </w:rPr>
        <w:t xml:space="preserve">) </w:t>
      </w:r>
      <w:r w:rsidR="00AA705A">
        <w:rPr>
          <w:rFonts w:eastAsiaTheme="minorEastAsia"/>
          <w:sz w:val="22"/>
          <w:szCs w:val="22"/>
        </w:rPr>
        <w:t xml:space="preserve">with the capacity reduced by the individuals exercising caution with the term - </w:t>
      </w:r>
      <m:oMath>
        <m:r>
          <w:rPr>
            <w:rFonts w:ascii="Cambria Math" w:eastAsiaTheme="minorEastAsia" w:hAnsi="Cambria Math"/>
            <w:sz w:val="22"/>
            <w:szCs w:val="22"/>
          </w:rPr>
          <m:t xml:space="preserve">κ </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sidR="00AA705A">
        <w:rPr>
          <w:rFonts w:eastAsiaTheme="minorEastAsia"/>
          <w:sz w:val="22"/>
          <w:szCs w:val="22"/>
        </w:rPr>
        <w:t>.</w:t>
      </w:r>
      <w:r w:rsidR="00D50025">
        <w:rPr>
          <w:rFonts w:eastAsiaTheme="minorEastAsia"/>
          <w:sz w:val="22"/>
          <w:szCs w:val="22"/>
        </w:rPr>
        <w:t xml:space="preserve"> </w:t>
      </w:r>
    </w:p>
    <w:p w14:paraId="529E0F15" w14:textId="77777777" w:rsidR="00FD172A" w:rsidRDefault="00FD172A">
      <w:pPr>
        <w:rPr>
          <w:rFonts w:eastAsiaTheme="minorEastAsia"/>
          <w:sz w:val="22"/>
          <w:szCs w:val="22"/>
        </w:rPr>
      </w:pPr>
      <w:r>
        <w:rPr>
          <w:rFonts w:eastAsiaTheme="minorEastAsia"/>
          <w:sz w:val="22"/>
          <w:szCs w:val="22"/>
        </w:rPr>
        <w:br w:type="page"/>
      </w:r>
    </w:p>
    <w:p w14:paraId="79D370B9" w14:textId="010F5032" w:rsidR="00C45510" w:rsidRPr="008E1C44" w:rsidRDefault="00FD172A" w:rsidP="00096B6B">
      <w:pPr>
        <w:ind w:left="-142" w:right="-478"/>
        <w:jc w:val="both"/>
        <w:rPr>
          <w:sz w:val="22"/>
          <w:szCs w:val="22"/>
        </w:rPr>
      </w:pPr>
      <w:r w:rsidRPr="00FD172A">
        <w:rPr>
          <w:noProof/>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50E476C3" w14:textId="77777777" w:rsidR="0054135A" w:rsidRDefault="001508F4">
      <w:pPr>
        <w:rPr>
          <w:b/>
          <w:bCs/>
        </w:rPr>
      </w:pPr>
      <w:r>
        <w:rPr>
          <w:b/>
          <w:bCs/>
        </w:rPr>
        <w:br w:type="page"/>
      </w:r>
    </w:p>
    <w:p w14:paraId="79BCB60C" w14:textId="02B20325" w:rsidR="0054135A" w:rsidRDefault="0054135A">
      <w:pPr>
        <w:rPr>
          <w:b/>
          <w:bCs/>
          <w:sz w:val="22"/>
          <w:szCs w:val="22"/>
        </w:rPr>
      </w:pPr>
      <w:r w:rsidRPr="0054135A">
        <w:rPr>
          <w:b/>
          <w:bCs/>
          <w:noProof/>
          <w:sz w:val="22"/>
          <w:szCs w:val="22"/>
        </w:rPr>
        <w:lastRenderedPageBreak/>
        <w:drawing>
          <wp:inline distT="0" distB="0" distL="0" distR="0" wp14:anchorId="67B33ABE" wp14:editId="2A365E3B">
            <wp:extent cx="5727700" cy="560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27700" cy="5608955"/>
                    </a:xfrm>
                    <a:prstGeom prst="rect">
                      <a:avLst/>
                    </a:prstGeom>
                  </pic:spPr>
                </pic:pic>
              </a:graphicData>
            </a:graphic>
          </wp:inline>
        </w:drawing>
      </w:r>
    </w:p>
    <w:p w14:paraId="022F418A" w14:textId="77777777" w:rsidR="0054135A" w:rsidRDefault="0054135A">
      <w:pPr>
        <w:rPr>
          <w:b/>
          <w:bCs/>
          <w:sz w:val="22"/>
          <w:szCs w:val="22"/>
        </w:rPr>
      </w:pPr>
    </w:p>
    <w:p w14:paraId="094EF5FC" w14:textId="0291CC4D" w:rsidR="0054135A" w:rsidRDefault="0054135A" w:rsidP="00EC1907">
      <w:pPr>
        <w:jc w:val="both"/>
        <w:rPr>
          <w:b/>
          <w:bCs/>
        </w:rPr>
      </w:pPr>
      <w:r w:rsidRPr="0010500C">
        <w:rPr>
          <w:b/>
          <w:bCs/>
          <w:sz w:val="22"/>
          <w:szCs w:val="22"/>
        </w:rPr>
        <w:t xml:space="preserve">Fig. </w:t>
      </w:r>
      <w:r>
        <w:rPr>
          <w:b/>
          <w:bCs/>
          <w:sz w:val="22"/>
          <w:szCs w:val="22"/>
        </w:rPr>
        <w:t>S6</w:t>
      </w:r>
      <w:r w:rsidRPr="0010500C">
        <w:rPr>
          <w:b/>
          <w:bCs/>
          <w:sz w:val="22"/>
          <w:szCs w:val="22"/>
        </w:rPr>
        <w:t xml:space="preserve"> </w:t>
      </w:r>
      <w:r>
        <w:rPr>
          <w:b/>
          <w:bCs/>
          <w:sz w:val="22"/>
          <w:szCs w:val="22"/>
        </w:rPr>
        <w:t>Longer term outcomes of the economic coupling extensions to caution model</w:t>
      </w:r>
      <w:r w:rsidRPr="0010500C">
        <w:rPr>
          <w:sz w:val="22"/>
          <w:szCs w:val="22"/>
        </w:rPr>
        <w:t xml:space="preserve">. </w:t>
      </w:r>
      <w:r>
        <w:rPr>
          <w:sz w:val="22"/>
          <w:szCs w:val="22"/>
        </w:rPr>
        <w:t>For fixed values of the caution parameters (</w:t>
      </w:r>
      <w:r w:rsidRPr="00EC1907">
        <w:rPr>
          <w:i/>
          <w:iCs/>
          <w:sz w:val="22"/>
          <w:szCs w:val="22"/>
        </w:rPr>
        <w:t>c</w:t>
      </w:r>
      <w:r w:rsidRPr="00EC1907">
        <w:rPr>
          <w:i/>
          <w:iCs/>
          <w:sz w:val="22"/>
          <w:szCs w:val="22"/>
          <w:vertAlign w:val="subscript"/>
        </w:rPr>
        <w:t>0</w:t>
      </w:r>
      <w:r>
        <w:rPr>
          <w:sz w:val="22"/>
          <w:szCs w:val="22"/>
        </w:rPr>
        <w:t>=0.2,</w:t>
      </w:r>
      <w:r w:rsidR="00EC1907">
        <w:rPr>
          <w:sz w:val="22"/>
          <w:szCs w:val="22"/>
        </w:rPr>
        <w:t xml:space="preserve"> </w:t>
      </w:r>
      <w:r w:rsidRPr="00EC1907">
        <w:rPr>
          <w:i/>
          <w:iCs/>
          <w:sz w:val="22"/>
          <w:szCs w:val="22"/>
        </w:rPr>
        <w:t>c</w:t>
      </w:r>
      <w:r w:rsidRPr="00EC1907">
        <w:rPr>
          <w:i/>
          <w:iCs/>
          <w:sz w:val="22"/>
          <w:szCs w:val="22"/>
          <w:vertAlign w:val="subscript"/>
        </w:rPr>
        <w:t>1</w:t>
      </w:r>
      <w:r>
        <w:rPr>
          <w:sz w:val="22"/>
          <w:szCs w:val="22"/>
        </w:rPr>
        <w:t>=1/60,</w:t>
      </w:r>
      <w:r w:rsidR="00EC1907">
        <w:rPr>
          <w:sz w:val="22"/>
          <w:szCs w:val="22"/>
        </w:rPr>
        <w:t xml:space="preserve"> </w:t>
      </w:r>
      <w:r w:rsidRPr="00EC1907">
        <w:rPr>
          <w:i/>
          <w:iCs/>
          <w:sz w:val="22"/>
          <w:szCs w:val="22"/>
        </w:rPr>
        <w:t>c</w:t>
      </w:r>
      <w:r w:rsidRPr="00EC1907">
        <w:rPr>
          <w:i/>
          <w:iCs/>
          <w:sz w:val="22"/>
          <w:szCs w:val="22"/>
          <w:vertAlign w:val="subscript"/>
        </w:rPr>
        <w:t>2</w:t>
      </w:r>
      <w:r>
        <w:rPr>
          <w:sz w:val="22"/>
          <w:szCs w:val="22"/>
        </w:rPr>
        <w:t>=</w:t>
      </w:r>
      <w:r w:rsidRPr="00EC1907">
        <w:rPr>
          <w:sz w:val="22"/>
          <w:szCs w:val="22"/>
          <w:highlight w:val="yellow"/>
        </w:rPr>
        <w:t>?</w:t>
      </w:r>
      <w:r>
        <w:rPr>
          <w:sz w:val="22"/>
          <w:szCs w:val="22"/>
        </w:rPr>
        <w:t xml:space="preserve">) the societal response in the number of infections by the Covid-19 virus per day is shown for three economically coupled caution models (SC2UIR,SC3UEIR,SC3UEI3R) corresponding to the (SIR, SEIR, SEI3R) standard epidemiological models. The three columns correspond to the three models. The three rows examine the variation with each of </w:t>
      </w:r>
      <w:r w:rsidR="00EC1907">
        <w:rPr>
          <w:sz w:val="22"/>
          <w:szCs w:val="22"/>
        </w:rPr>
        <w:t xml:space="preserve">the </w:t>
      </w:r>
      <w:r>
        <w:rPr>
          <w:sz w:val="22"/>
          <w:szCs w:val="22"/>
        </w:rPr>
        <w:t>three</w:t>
      </w:r>
      <w:r w:rsidR="00EC1907">
        <w:rPr>
          <w:sz w:val="22"/>
          <w:szCs w:val="22"/>
        </w:rPr>
        <w:t xml:space="preserve"> temporal parameters affecting the strength of economic coupling </w:t>
      </w:r>
      <w:r>
        <w:rPr>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sidR="00EC1907">
        <w:rPr>
          <w:rFonts w:eastAsiaTheme="minorEastAsia"/>
          <w:sz w:val="22"/>
          <w:szCs w:val="22"/>
        </w:rPr>
        <w:t xml:space="preserve">. </w:t>
      </w:r>
      <w:r>
        <w:rPr>
          <w:b/>
          <w:bCs/>
        </w:rPr>
        <w:br w:type="page"/>
      </w:r>
    </w:p>
    <w:p w14:paraId="23BD1557" w14:textId="77777777" w:rsidR="001508F4" w:rsidRDefault="001508F4">
      <w:pPr>
        <w:rPr>
          <w:b/>
          <w:bCs/>
        </w:rPr>
      </w:pPr>
    </w:p>
    <w:p w14:paraId="3029C072" w14:textId="1F61E305" w:rsidR="00AE2502" w:rsidRPr="00D5526F" w:rsidRDefault="00D5526F">
      <w:pPr>
        <w:rPr>
          <w:b/>
          <w:bCs/>
        </w:rPr>
      </w:pPr>
      <w:r w:rsidRPr="00D5526F">
        <w:rPr>
          <w:b/>
          <w:bCs/>
        </w:rPr>
        <w:t>References</w:t>
      </w:r>
    </w:p>
    <w:p w14:paraId="4DDE929A" w14:textId="77777777" w:rsidR="00D5526F" w:rsidRDefault="00D5526F"/>
    <w:p w14:paraId="4E70AFA8" w14:textId="77777777" w:rsidR="001B4B3B" w:rsidRPr="001B4B3B" w:rsidRDefault="0011114A" w:rsidP="001B4B3B">
      <w:pPr>
        <w:pStyle w:val="EndNoteBibliography"/>
        <w:rPr>
          <w:noProof/>
        </w:rPr>
      </w:pPr>
      <w:r>
        <w:fldChar w:fldCharType="begin"/>
      </w:r>
      <w:r>
        <w:instrText xml:space="preserve"> ADDIN EN.REFLIST </w:instrText>
      </w:r>
      <w:r>
        <w:fldChar w:fldCharType="separate"/>
      </w:r>
      <w:r w:rsidR="001B4B3B" w:rsidRPr="001B4B3B">
        <w:rPr>
          <w:noProof/>
        </w:rPr>
        <w:t>1.</w:t>
      </w:r>
      <w:r w:rsidR="001B4B3B" w:rsidRPr="001B4B3B">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76AE44BF" w14:textId="77777777" w:rsidR="001B4B3B" w:rsidRPr="001B4B3B" w:rsidRDefault="001B4B3B" w:rsidP="001B4B3B">
      <w:pPr>
        <w:pStyle w:val="EndNoteBibliography"/>
        <w:rPr>
          <w:noProof/>
        </w:rPr>
      </w:pPr>
      <w:r w:rsidRPr="001B4B3B">
        <w:rPr>
          <w:noProof/>
        </w:rPr>
        <w:t>2.</w:t>
      </w:r>
      <w:r w:rsidRPr="001B4B3B">
        <w:rPr>
          <w:noProof/>
        </w:rPr>
        <w:tab/>
        <w:t>Anderson, R.M., Anderson, B., May, R.M.: Infectious Diseases of Humans: Dynamics and Control. Oxford University Press, Oxford, UK (1992) 9780198540403</w:t>
      </w:r>
    </w:p>
    <w:p w14:paraId="3230A787" w14:textId="77777777" w:rsidR="001B4B3B" w:rsidRPr="001B4B3B" w:rsidRDefault="001B4B3B" w:rsidP="001B4B3B">
      <w:pPr>
        <w:pStyle w:val="EndNoteBibliography"/>
        <w:rPr>
          <w:noProof/>
        </w:rPr>
      </w:pPr>
      <w:r w:rsidRPr="001B4B3B">
        <w:rPr>
          <w:noProof/>
        </w:rPr>
        <w:t>3.</w:t>
      </w:r>
      <w:r w:rsidRPr="001B4B3B">
        <w:rPr>
          <w:noProof/>
        </w:rPr>
        <w:tab/>
        <w:t>Anderson, R., May, R.: Directly transmitted infections diseases: control by vaccination. Science 215, 1053-1060 (1982) 10.1126/science.7063839</w:t>
      </w:r>
    </w:p>
    <w:p w14:paraId="4AA09EAC" w14:textId="77777777" w:rsidR="001B4B3B" w:rsidRPr="001B4B3B" w:rsidRDefault="001B4B3B" w:rsidP="001B4B3B">
      <w:pPr>
        <w:pStyle w:val="EndNoteBibliography"/>
        <w:rPr>
          <w:noProof/>
        </w:rPr>
      </w:pPr>
      <w:r w:rsidRPr="001B4B3B">
        <w:rPr>
          <w:noProof/>
        </w:rPr>
        <w:t>4.</w:t>
      </w:r>
      <w:r w:rsidRPr="001B4B3B">
        <w:rPr>
          <w:noProof/>
        </w:rPr>
        <w:tab/>
        <w:t>Hethcote, H.W.: The Mathematics of Infectious Diseases. SIAM Rev. 42, 599–653 (2000) 10.1137/s0036144500371907</w:t>
      </w:r>
    </w:p>
    <w:p w14:paraId="24DE7E43" w14:textId="5427701B" w:rsidR="001B4B3B" w:rsidRPr="001B4B3B" w:rsidRDefault="001B4B3B" w:rsidP="001B4B3B">
      <w:pPr>
        <w:pStyle w:val="EndNoteBibliography"/>
        <w:rPr>
          <w:noProof/>
        </w:rPr>
      </w:pPr>
      <w:r w:rsidRPr="001B4B3B">
        <w:rPr>
          <w:noProof/>
        </w:rPr>
        <w:t>5.</w:t>
      </w:r>
      <w:r w:rsidRPr="001B4B3B">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47" w:history="1">
        <w:r w:rsidRPr="001B4B3B">
          <w:rPr>
            <w:rStyle w:val="Hyperlink"/>
            <w:noProof/>
          </w:rPr>
          <w:t>https://doi.org/10.1001/jama.2020.2648</w:t>
        </w:r>
      </w:hyperlink>
    </w:p>
    <w:p w14:paraId="18908C29" w14:textId="263A7FA1" w:rsidR="001B4B3B" w:rsidRPr="001B4B3B" w:rsidRDefault="001B4B3B" w:rsidP="001B4B3B">
      <w:pPr>
        <w:pStyle w:val="EndNoteBibliography"/>
        <w:rPr>
          <w:noProof/>
        </w:rPr>
      </w:pPr>
      <w:r w:rsidRPr="001B4B3B">
        <w:rPr>
          <w:noProof/>
        </w:rPr>
        <w:t>6.</w:t>
      </w:r>
      <w:r w:rsidRPr="001B4B3B">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48" w:history="1">
        <w:r w:rsidRPr="001B4B3B">
          <w:rPr>
            <w:rStyle w:val="Hyperlink"/>
            <w:noProof/>
          </w:rPr>
          <w:t>https://doi.org/10.1016/j.ijid.2020.02.058</w:t>
        </w:r>
      </w:hyperlink>
    </w:p>
    <w:p w14:paraId="1F2CFBE7" w14:textId="56C93161" w:rsidR="001B4B3B" w:rsidRPr="001B4B3B" w:rsidRDefault="001B4B3B" w:rsidP="001B4B3B">
      <w:pPr>
        <w:pStyle w:val="EndNoteBibliography"/>
        <w:rPr>
          <w:noProof/>
        </w:rPr>
      </w:pPr>
      <w:r w:rsidRPr="001B4B3B">
        <w:rPr>
          <w:noProof/>
        </w:rPr>
        <w:t>7.</w:t>
      </w:r>
      <w:r w:rsidRPr="001B4B3B">
        <w:rPr>
          <w:noProof/>
        </w:rPr>
        <w:tab/>
        <w:t xml:space="preserve">Giordano, G., Blanchini, F., Bruno, R., Colaneri, P., Di Filippo, A., Di Matteo, A., Colaneri, M.: Modelling the COVID-19 epidemic and implementation of population-wide interventions in Italy. Nature Medicine (2020) </w:t>
      </w:r>
      <w:hyperlink r:id="rId49" w:history="1">
        <w:r w:rsidRPr="001B4B3B">
          <w:rPr>
            <w:rStyle w:val="Hyperlink"/>
            <w:noProof/>
          </w:rPr>
          <w:t>https://doi.org/10.1038/s41591-020-0883-7</w:t>
        </w:r>
      </w:hyperlink>
    </w:p>
    <w:p w14:paraId="62FEAAC3" w14:textId="77777777" w:rsidR="001B4B3B" w:rsidRPr="001B4B3B" w:rsidRDefault="001B4B3B" w:rsidP="001B4B3B">
      <w:pPr>
        <w:pStyle w:val="EndNoteBibliography"/>
        <w:rPr>
          <w:noProof/>
        </w:rPr>
      </w:pPr>
      <w:r w:rsidRPr="001B4B3B">
        <w:rPr>
          <w:noProof/>
        </w:rPr>
        <w:t>8.</w:t>
      </w:r>
      <w:r w:rsidRPr="001B4B3B">
        <w:rPr>
          <w:noProof/>
        </w:rPr>
        <w:tab/>
        <w:t>Gumel, A.B., Ruan, S., Day, T., Watmough, J., Brauer, F., van den Driessche, P., Gabrielson, D., Bowman, C., Alexander, M.E., Ardal, S., Wu, J., Sahai, B.M.: Modelling strategies for controlling SARS outbreaks. Proc Biol Sci 271, 2223-2232 (2004) 10.1098/rspb.2004.2800</w:t>
      </w:r>
    </w:p>
    <w:p w14:paraId="477CDA22" w14:textId="77777777" w:rsidR="001B4B3B" w:rsidRPr="001B4B3B" w:rsidRDefault="001B4B3B" w:rsidP="001B4B3B">
      <w:pPr>
        <w:pStyle w:val="EndNoteBibliography"/>
        <w:rPr>
          <w:noProof/>
        </w:rPr>
      </w:pPr>
      <w:r w:rsidRPr="001B4B3B">
        <w:rPr>
          <w:noProof/>
        </w:rPr>
        <w:t>9.</w:t>
      </w:r>
      <w:r w:rsidRPr="001B4B3B">
        <w:rPr>
          <w:noProof/>
        </w:rPr>
        <w:tab/>
        <w:t xml:space="preserve">Klepac, P., Kucharski, A.J., Conlan, A.J., Kissler, S., Tang, M., Fry, H., Gog, J.R.: Contacts in context: large-scale setting-specific social mixing matrices from the BBC Pandemic project. medRxiv (2020) </w:t>
      </w:r>
    </w:p>
    <w:p w14:paraId="336A789D" w14:textId="77777777" w:rsidR="001B4B3B" w:rsidRPr="001B4B3B" w:rsidRDefault="001B4B3B" w:rsidP="001B4B3B">
      <w:pPr>
        <w:pStyle w:val="EndNoteBibliography"/>
        <w:rPr>
          <w:noProof/>
        </w:rPr>
      </w:pPr>
      <w:r w:rsidRPr="001B4B3B">
        <w:rPr>
          <w:noProof/>
        </w:rPr>
        <w:t>10.</w:t>
      </w:r>
      <w:r w:rsidRPr="001B4B3B">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1B8A45A4" w14:textId="58A71B07" w:rsidR="001B4B3B" w:rsidRPr="001B4B3B" w:rsidRDefault="001B4B3B" w:rsidP="001B4B3B">
      <w:pPr>
        <w:pStyle w:val="EndNoteBibliography"/>
        <w:rPr>
          <w:noProof/>
        </w:rPr>
      </w:pPr>
      <w:r w:rsidRPr="001B4B3B">
        <w:rPr>
          <w:noProof/>
        </w:rPr>
        <w:t>11.</w:t>
      </w:r>
      <w:r w:rsidRPr="001B4B3B">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50" w:history="1">
        <w:r w:rsidRPr="001B4B3B">
          <w:rPr>
            <w:rStyle w:val="Hyperlink"/>
            <w:noProof/>
          </w:rPr>
          <w:t>https://doi.org/10.1016/S2214-109X(20)30074-7</w:t>
        </w:r>
      </w:hyperlink>
    </w:p>
    <w:p w14:paraId="7E1F0C63" w14:textId="77777777" w:rsidR="001B4B3B" w:rsidRPr="001B4B3B" w:rsidRDefault="001B4B3B" w:rsidP="001B4B3B">
      <w:pPr>
        <w:pStyle w:val="EndNoteBibliography"/>
        <w:rPr>
          <w:noProof/>
        </w:rPr>
      </w:pPr>
      <w:r w:rsidRPr="001B4B3B">
        <w:rPr>
          <w:noProof/>
        </w:rPr>
        <w:t>12.</w:t>
      </w:r>
      <w:r w:rsidRPr="001B4B3B">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2A123BC1" w14:textId="77777777" w:rsidR="001B4B3B" w:rsidRPr="001B4B3B" w:rsidRDefault="001B4B3B" w:rsidP="001B4B3B">
      <w:pPr>
        <w:pStyle w:val="EndNoteBibliography"/>
        <w:rPr>
          <w:noProof/>
        </w:rPr>
      </w:pPr>
      <w:r w:rsidRPr="001B4B3B">
        <w:rPr>
          <w:noProof/>
        </w:rPr>
        <w:lastRenderedPageBreak/>
        <w:t>13.</w:t>
      </w:r>
      <w:r w:rsidRPr="001B4B3B">
        <w:rPr>
          <w:noProof/>
        </w:rPr>
        <w:tab/>
        <w:t>Angulo, J., Yu, H.-L., Langousis, A., Kolovos, A., Wang, J., Madrid, A.E., Christakos, G.: Spatiotemporal Infectious Disease Modeling: A BME-SIR Approach. PLOS ONE 8, e72168 (2013) 10.1371/journal.pone.0072168</w:t>
      </w:r>
    </w:p>
    <w:p w14:paraId="60DB6071" w14:textId="77777777" w:rsidR="001B4B3B" w:rsidRPr="001B4B3B" w:rsidRDefault="001B4B3B" w:rsidP="001B4B3B">
      <w:pPr>
        <w:pStyle w:val="EndNoteBibliography"/>
        <w:rPr>
          <w:noProof/>
        </w:rPr>
      </w:pPr>
      <w:r w:rsidRPr="001B4B3B">
        <w:rPr>
          <w:noProof/>
        </w:rPr>
        <w:t>14.</w:t>
      </w:r>
      <w:r w:rsidRPr="001B4B3B">
        <w:rPr>
          <w:noProof/>
        </w:rPr>
        <w:tab/>
        <w:t>Keeling, M.J.: The effects of local spatial structure on epidemiological invasions. Proc Biol Sci 266, 859-867 (1999) 10.1098/rspb.1999.0716</w:t>
      </w:r>
    </w:p>
    <w:p w14:paraId="5CB442D8" w14:textId="77777777" w:rsidR="001B4B3B" w:rsidRPr="001B4B3B" w:rsidRDefault="001B4B3B" w:rsidP="001B4B3B">
      <w:pPr>
        <w:pStyle w:val="EndNoteBibliography"/>
        <w:rPr>
          <w:noProof/>
        </w:rPr>
      </w:pPr>
      <w:r w:rsidRPr="001B4B3B">
        <w:rPr>
          <w:noProof/>
        </w:rPr>
        <w:t>15.</w:t>
      </w:r>
      <w:r w:rsidRPr="001B4B3B">
        <w:rPr>
          <w:noProof/>
        </w:rPr>
        <w:tab/>
        <w:t>Danon, L., Brooks-Pollock, E., Bailey, M., Keeling, M.J.: A spatial model of CoVID-19 transmission in England and Wales: early spread and peak timing. medRxiv 2020.2002.2012.20022566 (2020) 10.1101/2020.02.12.20022566</w:t>
      </w:r>
    </w:p>
    <w:p w14:paraId="5105E51B" w14:textId="77777777" w:rsidR="001B4B3B" w:rsidRPr="001B4B3B" w:rsidRDefault="001B4B3B" w:rsidP="001B4B3B">
      <w:pPr>
        <w:pStyle w:val="EndNoteBibliography"/>
        <w:rPr>
          <w:noProof/>
        </w:rPr>
      </w:pPr>
      <w:r w:rsidRPr="001B4B3B">
        <w:rPr>
          <w:noProof/>
        </w:rPr>
        <w:t>16.</w:t>
      </w:r>
      <w:r w:rsidRPr="001B4B3B">
        <w:rPr>
          <w:noProof/>
        </w:rPr>
        <w:tab/>
        <w:t xml:space="preserve">Ziff, A.L., Ziff, R.M.: Fractal kinetics of COVID-19 pandemic. medRxiv (2020) </w:t>
      </w:r>
    </w:p>
    <w:p w14:paraId="4737961C" w14:textId="77777777" w:rsidR="001B4B3B" w:rsidRPr="001B4B3B" w:rsidRDefault="001B4B3B" w:rsidP="001B4B3B">
      <w:pPr>
        <w:pStyle w:val="EndNoteBibliography"/>
        <w:rPr>
          <w:noProof/>
        </w:rPr>
      </w:pPr>
      <w:r w:rsidRPr="001B4B3B">
        <w:rPr>
          <w:noProof/>
        </w:rPr>
        <w:t>17.</w:t>
      </w:r>
      <w:r w:rsidRPr="001B4B3B">
        <w:rPr>
          <w:noProof/>
        </w:rPr>
        <w:tab/>
        <w:t>Simoes, J.M.: Spatial Epidemic Modelling in Social Networks. AIP Conference Proceedings 776, 287-297 (2005) 10.1063/1.1985395</w:t>
      </w:r>
    </w:p>
    <w:p w14:paraId="4E0219F9" w14:textId="77777777" w:rsidR="001B4B3B" w:rsidRPr="001B4B3B" w:rsidRDefault="001B4B3B" w:rsidP="001B4B3B">
      <w:pPr>
        <w:pStyle w:val="EndNoteBibliography"/>
        <w:rPr>
          <w:noProof/>
        </w:rPr>
      </w:pPr>
      <w:r w:rsidRPr="001B4B3B">
        <w:rPr>
          <w:noProof/>
        </w:rPr>
        <w:t>18.</w:t>
      </w:r>
      <w:r w:rsidRPr="001B4B3B">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615D5BA4" w14:textId="77777777" w:rsidR="001B4B3B" w:rsidRPr="001B4B3B" w:rsidRDefault="001B4B3B" w:rsidP="001B4B3B">
      <w:pPr>
        <w:pStyle w:val="EndNoteBibliography"/>
        <w:rPr>
          <w:noProof/>
        </w:rPr>
      </w:pPr>
      <w:r w:rsidRPr="001B4B3B">
        <w:rPr>
          <w:noProof/>
        </w:rPr>
        <w:t>19.</w:t>
      </w:r>
      <w:r w:rsidRPr="001B4B3B">
        <w:rPr>
          <w:noProof/>
        </w:rPr>
        <w:tab/>
        <w:t>Hunter, E., Mac Namee, B., Kelleher, J.D.: A Taxonomy for Agent-Based Models in Human Infectious Disease Epidemiology. Journal of Artificial Societies and Social Simulation 20, 2 (2017) 10.18564/jasss.3414</w:t>
      </w:r>
    </w:p>
    <w:p w14:paraId="62A692CB" w14:textId="77777777" w:rsidR="001B4B3B" w:rsidRPr="001B4B3B" w:rsidRDefault="001B4B3B" w:rsidP="001B4B3B">
      <w:pPr>
        <w:pStyle w:val="EndNoteBibliography"/>
        <w:rPr>
          <w:noProof/>
        </w:rPr>
      </w:pPr>
      <w:r w:rsidRPr="001B4B3B">
        <w:rPr>
          <w:noProof/>
        </w:rPr>
        <w:t>20.</w:t>
      </w:r>
      <w:r w:rsidRPr="001B4B3B">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47ED42A4" w14:textId="77777777" w:rsidR="001B4B3B" w:rsidRPr="001B4B3B" w:rsidRDefault="001B4B3B" w:rsidP="001B4B3B">
      <w:pPr>
        <w:pStyle w:val="EndNoteBibliography"/>
        <w:rPr>
          <w:noProof/>
        </w:rPr>
      </w:pPr>
      <w:r w:rsidRPr="001B4B3B">
        <w:rPr>
          <w:noProof/>
        </w:rPr>
        <w:t>21.</w:t>
      </w:r>
      <w:r w:rsidRPr="001B4B3B">
        <w:rPr>
          <w:noProof/>
        </w:rPr>
        <w:tab/>
        <w:t>Wang, C.J., Ng, C.Y., Brook, R.H.: Response to COVID-19 in Taiwan: Big Data Analytics, New Technology, and Proactive Testing. JAMA 323, 1341-1342 (2020) 10.1001/jama.2020.3151</w:t>
      </w:r>
    </w:p>
    <w:p w14:paraId="5B501B16" w14:textId="720288C6" w:rsidR="001B4B3B" w:rsidRPr="001B4B3B" w:rsidRDefault="001B4B3B" w:rsidP="001B4B3B">
      <w:pPr>
        <w:pStyle w:val="EndNoteBibliography"/>
        <w:rPr>
          <w:noProof/>
        </w:rPr>
      </w:pPr>
      <w:r w:rsidRPr="001B4B3B">
        <w:rPr>
          <w:noProof/>
        </w:rPr>
        <w:t>22.</w:t>
      </w:r>
      <w:r w:rsidRPr="001B4B3B">
        <w:rPr>
          <w:noProof/>
        </w:rPr>
        <w:tab/>
        <w:t xml:space="preserve">Zhou, C., Su, F., Pei, T., Zhang, A., Du, Y., Luo, B., Cao, Z., Wang, J., Yuan, W., Zhu, Y., Song, C., Chen, J., Xu, J., Li, F., Ma, T., Jiang, L., Yan, F., Yi, J., Hu, Y., Liao, Y., Xiao, H.: COVID-19: Challenges to GIS with Big Data. Geography and Sustainability 1, 77-87 (2020) </w:t>
      </w:r>
      <w:hyperlink r:id="rId51" w:history="1">
        <w:r w:rsidRPr="001B4B3B">
          <w:rPr>
            <w:rStyle w:val="Hyperlink"/>
            <w:noProof/>
          </w:rPr>
          <w:t>https://doi.org/10.1016/j.geosus.2020.03.005</w:t>
        </w:r>
      </w:hyperlink>
    </w:p>
    <w:p w14:paraId="43F77B25" w14:textId="77777777" w:rsidR="001B4B3B" w:rsidRPr="001B4B3B" w:rsidRDefault="001B4B3B" w:rsidP="001B4B3B">
      <w:pPr>
        <w:pStyle w:val="EndNoteBibliography"/>
        <w:rPr>
          <w:noProof/>
        </w:rPr>
      </w:pPr>
      <w:r w:rsidRPr="001B4B3B">
        <w:rPr>
          <w:noProof/>
        </w:rPr>
        <w:t>23.</w:t>
      </w:r>
      <w:r w:rsidRPr="001B4B3B">
        <w:rPr>
          <w:noProof/>
        </w:rPr>
        <w:tab/>
        <w:t xml:space="preserve">Okell, L.C., Verity, R., Watson, O.J., Mishra, S., Walker, P., Whittaker, C., Katzourakis, A., Donnelly, C.A., Riley, S., Ghani, A.C.: Have deaths from COVID-19 in Europe plateaued due to herd immunity? Lancet (London, England) (2020) </w:t>
      </w:r>
    </w:p>
    <w:p w14:paraId="31D0BE83" w14:textId="6C4B0F1F" w:rsidR="001B4B3B" w:rsidRPr="001B4B3B" w:rsidRDefault="001B4B3B" w:rsidP="001B4B3B">
      <w:pPr>
        <w:pStyle w:val="EndNoteBibliography"/>
        <w:rPr>
          <w:noProof/>
        </w:rPr>
      </w:pPr>
      <w:r w:rsidRPr="001B4B3B">
        <w:rPr>
          <w:noProof/>
        </w:rPr>
        <w:t>24.</w:t>
      </w:r>
      <w:r w:rsidRPr="001B4B3B">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52" w:history="1">
        <w:r w:rsidRPr="001B4B3B">
          <w:rPr>
            <w:rStyle w:val="Hyperlink"/>
            <w:noProof/>
          </w:rPr>
          <w:t>https://doi.org/10.1016/j.ssci.2020.104773</w:t>
        </w:r>
      </w:hyperlink>
    </w:p>
    <w:p w14:paraId="4E4B170A" w14:textId="2036717F" w:rsidR="001B4B3B" w:rsidRPr="001B4B3B" w:rsidRDefault="001B4B3B" w:rsidP="001B4B3B">
      <w:pPr>
        <w:pStyle w:val="EndNoteBibliography"/>
        <w:rPr>
          <w:noProof/>
        </w:rPr>
      </w:pPr>
      <w:r w:rsidRPr="001B4B3B">
        <w:rPr>
          <w:noProof/>
        </w:rPr>
        <w:t>25.</w:t>
      </w:r>
      <w:r w:rsidRPr="001B4B3B">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53" w:history="1">
        <w:r w:rsidRPr="001B4B3B">
          <w:rPr>
            <w:rStyle w:val="Hyperlink"/>
            <w:noProof/>
          </w:rPr>
          <w:t>https://doi.org/10.1101/2020.03.24.20042291</w:t>
        </w:r>
      </w:hyperlink>
    </w:p>
    <w:p w14:paraId="55443321" w14:textId="77777777" w:rsidR="001B4B3B" w:rsidRPr="001B4B3B" w:rsidRDefault="001B4B3B" w:rsidP="001B4B3B">
      <w:pPr>
        <w:pStyle w:val="EndNoteBibliography"/>
        <w:rPr>
          <w:noProof/>
        </w:rPr>
      </w:pPr>
      <w:r w:rsidRPr="001B4B3B">
        <w:rPr>
          <w:noProof/>
        </w:rPr>
        <w:t>26.</w:t>
      </w:r>
      <w:r w:rsidRPr="001B4B3B">
        <w:rPr>
          <w:noProof/>
        </w:rPr>
        <w:tab/>
        <w:t>Yin, J., Redovich, J.: Kinetic Modeling of Virus Growth in Cells. Microbiology and Molecular Biology Reviews 82, e00066-00017 (2018) 10.1128/MMBR.00066-17</w:t>
      </w:r>
    </w:p>
    <w:p w14:paraId="6D20CA62" w14:textId="77777777" w:rsidR="001B4B3B" w:rsidRPr="001B4B3B" w:rsidRDefault="001B4B3B" w:rsidP="001B4B3B">
      <w:pPr>
        <w:pStyle w:val="EndNoteBibliography"/>
        <w:rPr>
          <w:noProof/>
        </w:rPr>
      </w:pPr>
      <w:r w:rsidRPr="001B4B3B">
        <w:rPr>
          <w:noProof/>
        </w:rPr>
        <w:t>27.</w:t>
      </w:r>
      <w:r w:rsidRPr="001B4B3B">
        <w:rPr>
          <w:noProof/>
        </w:rPr>
        <w:tab/>
        <w:t>Biebricher, C.K., Eigen, M., Gardiner, W.C.: Kinetics of ribonucleic acid replication. Biochemistry 22, 2544-2559 (1983) 10.1021/bi00279a036</w:t>
      </w:r>
    </w:p>
    <w:p w14:paraId="3F4D8D12" w14:textId="3E810F43" w:rsidR="001B4B3B" w:rsidRPr="001B4B3B" w:rsidRDefault="001B4B3B" w:rsidP="001B4B3B">
      <w:pPr>
        <w:pStyle w:val="EndNoteBibliography"/>
        <w:rPr>
          <w:noProof/>
        </w:rPr>
      </w:pPr>
      <w:r w:rsidRPr="001B4B3B">
        <w:rPr>
          <w:noProof/>
        </w:rPr>
        <w:t>28.</w:t>
      </w:r>
      <w:r w:rsidRPr="001B4B3B">
        <w:rPr>
          <w:noProof/>
        </w:rPr>
        <w:tab/>
        <w:t xml:space="preserve">Richard Eiser, J., Bostrom, A., Burton, I., Johnston, D.M., McClure, J., Paton, D., van der Pligt, J., White, M.P.: Risk interpretation and action: A conceptual framework for </w:t>
      </w:r>
      <w:r w:rsidRPr="001B4B3B">
        <w:rPr>
          <w:noProof/>
        </w:rPr>
        <w:lastRenderedPageBreak/>
        <w:t xml:space="preserve">responses to natural hazards. International Journal of Disaster Risk Reduction 1, 5-16 (2012) </w:t>
      </w:r>
      <w:hyperlink r:id="rId54" w:history="1">
        <w:r w:rsidRPr="001B4B3B">
          <w:rPr>
            <w:rStyle w:val="Hyperlink"/>
            <w:noProof/>
          </w:rPr>
          <w:t>https://doi.org/10.1016/j.ijdrr.2012.05.002</w:t>
        </w:r>
      </w:hyperlink>
    </w:p>
    <w:p w14:paraId="63E26A4D" w14:textId="77777777" w:rsidR="001B4B3B" w:rsidRPr="001B4B3B" w:rsidRDefault="001B4B3B" w:rsidP="001B4B3B">
      <w:pPr>
        <w:pStyle w:val="EndNoteBibliography"/>
        <w:rPr>
          <w:noProof/>
        </w:rPr>
      </w:pPr>
      <w:r w:rsidRPr="001B4B3B">
        <w:rPr>
          <w:noProof/>
        </w:rPr>
        <w:t>29.</w:t>
      </w:r>
      <w:r w:rsidRPr="001B4B3B">
        <w:rPr>
          <w:noProof/>
        </w:rPr>
        <w:tab/>
        <w:t xml:space="preserve">Tye, E., Finnie, T.J.R., Hall, I., Leach, S.: PyGOM - A Python Package for Simplifying Modelling with Systems of Ordinary Differential Equations. ArXiv abs/1803.06934, (2018) </w:t>
      </w:r>
    </w:p>
    <w:p w14:paraId="5D098E6D" w14:textId="3112C11E" w:rsidR="001B4B3B" w:rsidRPr="001B4B3B" w:rsidRDefault="001B4B3B" w:rsidP="001B4B3B">
      <w:pPr>
        <w:pStyle w:val="EndNoteBibliography"/>
        <w:rPr>
          <w:noProof/>
        </w:rPr>
      </w:pPr>
      <w:r w:rsidRPr="001B4B3B">
        <w:rPr>
          <w:noProof/>
        </w:rPr>
        <w:t>30.</w:t>
      </w:r>
      <w:r w:rsidRPr="001B4B3B">
        <w:rPr>
          <w:noProof/>
        </w:rPr>
        <w:tab/>
        <w:t xml:space="preserve">Hill, A., Levy, M., Xie, S., Sheen, S., Shinnick, J., Gheorghe, A., Rehmann, C.: Modeling COVID-19 spread vs healthcare capacity, 2020., Planning as Inference in Epidemiological Models.  Available from: </w:t>
      </w:r>
      <w:hyperlink r:id="rId55" w:history="1">
        <w:r w:rsidRPr="001B4B3B">
          <w:rPr>
            <w:rStyle w:val="Hyperlink"/>
            <w:noProof/>
          </w:rPr>
          <w:t>https://www.researchgate.net/publication/340295625_Planning_as_Inference_in_Epidemiological_Models</w:t>
        </w:r>
      </w:hyperlink>
      <w:r w:rsidRPr="001B4B3B">
        <w:rPr>
          <w:noProof/>
        </w:rPr>
        <w:t xml:space="preserve">. (2020) </w:t>
      </w:r>
    </w:p>
    <w:p w14:paraId="5A71D888" w14:textId="3F5F4BC2" w:rsidR="001B4B3B" w:rsidRPr="001B4B3B" w:rsidRDefault="001B4B3B" w:rsidP="001B4B3B">
      <w:pPr>
        <w:pStyle w:val="EndNoteBibliography"/>
        <w:rPr>
          <w:noProof/>
        </w:rPr>
      </w:pPr>
      <w:r w:rsidRPr="001B4B3B">
        <w:rPr>
          <w:noProof/>
        </w:rPr>
        <w:t>31.</w:t>
      </w:r>
      <w:r w:rsidRPr="001B4B3B">
        <w:rPr>
          <w:noProof/>
        </w:rPr>
        <w:tab/>
        <w:t xml:space="preserve">Jekel, C.F., Venter, G., pwlf: A Python Library for Fitting 1D Continuous Piecewise Linear Functions  </w:t>
      </w:r>
      <w:hyperlink r:id="rId56" w:history="1">
        <w:r w:rsidRPr="001B4B3B">
          <w:rPr>
            <w:rStyle w:val="Hyperlink"/>
            <w:noProof/>
          </w:rPr>
          <w:t>https://github.com/cjekel/piecewise_linear_fit_py</w:t>
        </w:r>
      </w:hyperlink>
      <w:r w:rsidRPr="001B4B3B">
        <w:rPr>
          <w:noProof/>
        </w:rPr>
        <w:t xml:space="preserve"> </w:t>
      </w:r>
    </w:p>
    <w:p w14:paraId="797B7548" w14:textId="52A9E2E2" w:rsidR="00A41CB4" w:rsidRDefault="0011114A">
      <w:r>
        <w:fldChar w:fldCharType="end"/>
      </w:r>
    </w:p>
    <w:sectPr w:rsidR="00A41CB4" w:rsidSect="00205CEC">
      <w:footerReference w:type="even" r:id="rId57"/>
      <w:footerReference w:type="default" r:id="rId5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C60525" w14:textId="77777777" w:rsidR="002E25F7" w:rsidRDefault="002E25F7" w:rsidP="00205CEC">
      <w:r>
        <w:separator/>
      </w:r>
    </w:p>
  </w:endnote>
  <w:endnote w:type="continuationSeparator" w:id="0">
    <w:p w14:paraId="3898A6C3" w14:textId="77777777" w:rsidR="002E25F7" w:rsidRDefault="002E25F7" w:rsidP="00205CEC">
      <w:r>
        <w:continuationSeparator/>
      </w:r>
    </w:p>
  </w:endnote>
  <w:endnote w:type="continuationNotice" w:id="1">
    <w:p w14:paraId="361352E8" w14:textId="77777777" w:rsidR="002E25F7" w:rsidRDefault="002E25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EndPr>
      <w:rPr>
        <w:rStyle w:val="PageNumber"/>
      </w:rPr>
    </w:sdtEndPr>
    <w:sdtContent>
      <w:p w14:paraId="7D9D1CFC" w14:textId="06123BD5"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025309" w:rsidRDefault="00025309"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EndPr>
      <w:rPr>
        <w:rStyle w:val="PageNumber"/>
      </w:rPr>
    </w:sdtEndPr>
    <w:sdtContent>
      <w:p w14:paraId="6AA52034" w14:textId="335B524B"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025309" w:rsidRDefault="00025309"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1DCACA" w14:textId="77777777" w:rsidR="002E25F7" w:rsidRDefault="002E25F7" w:rsidP="00205CEC">
      <w:r>
        <w:separator/>
      </w:r>
    </w:p>
  </w:footnote>
  <w:footnote w:type="continuationSeparator" w:id="0">
    <w:p w14:paraId="23FCA621" w14:textId="77777777" w:rsidR="002E25F7" w:rsidRDefault="002E25F7" w:rsidP="00205CEC">
      <w:r>
        <w:continuationSeparator/>
      </w:r>
    </w:p>
  </w:footnote>
  <w:footnote w:type="continuationNotice" w:id="1">
    <w:p w14:paraId="31D7E38F" w14:textId="77777777" w:rsidR="002E25F7" w:rsidRDefault="002E25F7"/>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orman Packard">
    <w15:presenceInfo w15:providerId="Windows Live" w15:userId="6114c9a5f38cc5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327"/>
  <w:activeWritingStyle w:appName="MSWord" w:lang="en-AU" w:vendorID="64" w:dllVersion="0" w:nlCheck="1" w:checkStyle="0"/>
  <w:activeWritingStyle w:appName="MSWord" w:lang="en-US" w:vendorID="64" w:dllVersion="0" w:nlCheck="1" w:checkStyle="0"/>
  <w:proofState w:spelling="clean" w:grammar="clean"/>
  <w:trackRevisions/>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14064D"/>
    <w:rsid w:val="0000227E"/>
    <w:rsid w:val="00002DF1"/>
    <w:rsid w:val="00006C70"/>
    <w:rsid w:val="00025309"/>
    <w:rsid w:val="000362AC"/>
    <w:rsid w:val="0004656E"/>
    <w:rsid w:val="0004675E"/>
    <w:rsid w:val="000702F7"/>
    <w:rsid w:val="000708E9"/>
    <w:rsid w:val="00072537"/>
    <w:rsid w:val="00077136"/>
    <w:rsid w:val="00081ED4"/>
    <w:rsid w:val="00096B6B"/>
    <w:rsid w:val="000A24CA"/>
    <w:rsid w:val="000A5341"/>
    <w:rsid w:val="000A5FD6"/>
    <w:rsid w:val="000D50B2"/>
    <w:rsid w:val="000D7C0D"/>
    <w:rsid w:val="001003C1"/>
    <w:rsid w:val="00101D01"/>
    <w:rsid w:val="0010500C"/>
    <w:rsid w:val="00111098"/>
    <w:rsid w:val="0011114A"/>
    <w:rsid w:val="00123A08"/>
    <w:rsid w:val="00130C34"/>
    <w:rsid w:val="00134AA5"/>
    <w:rsid w:val="0014064D"/>
    <w:rsid w:val="00141EC7"/>
    <w:rsid w:val="001508F4"/>
    <w:rsid w:val="001663E6"/>
    <w:rsid w:val="00183653"/>
    <w:rsid w:val="001932BB"/>
    <w:rsid w:val="001A458D"/>
    <w:rsid w:val="001A4D37"/>
    <w:rsid w:val="001B4B3B"/>
    <w:rsid w:val="001C653A"/>
    <w:rsid w:val="001C76B6"/>
    <w:rsid w:val="001D3AEF"/>
    <w:rsid w:val="001D5F94"/>
    <w:rsid w:val="001E3962"/>
    <w:rsid w:val="00200EA8"/>
    <w:rsid w:val="00201C51"/>
    <w:rsid w:val="00205CEC"/>
    <w:rsid w:val="00211CDF"/>
    <w:rsid w:val="00222A72"/>
    <w:rsid w:val="00225626"/>
    <w:rsid w:val="00227F4E"/>
    <w:rsid w:val="0024322C"/>
    <w:rsid w:val="00243B58"/>
    <w:rsid w:val="00250AAA"/>
    <w:rsid w:val="002633A9"/>
    <w:rsid w:val="00275BBB"/>
    <w:rsid w:val="0027686B"/>
    <w:rsid w:val="002B1595"/>
    <w:rsid w:val="002D26F6"/>
    <w:rsid w:val="002E169A"/>
    <w:rsid w:val="002E25F7"/>
    <w:rsid w:val="002E6E35"/>
    <w:rsid w:val="00313967"/>
    <w:rsid w:val="00316F9C"/>
    <w:rsid w:val="003475CB"/>
    <w:rsid w:val="003679E9"/>
    <w:rsid w:val="00386D10"/>
    <w:rsid w:val="003976D4"/>
    <w:rsid w:val="003B726D"/>
    <w:rsid w:val="003E6B6A"/>
    <w:rsid w:val="003E6BA5"/>
    <w:rsid w:val="003F5B17"/>
    <w:rsid w:val="00406BA4"/>
    <w:rsid w:val="00407D1B"/>
    <w:rsid w:val="004200C1"/>
    <w:rsid w:val="004360EA"/>
    <w:rsid w:val="00445305"/>
    <w:rsid w:val="004707EC"/>
    <w:rsid w:val="00492D0E"/>
    <w:rsid w:val="004A07DA"/>
    <w:rsid w:val="004C58E1"/>
    <w:rsid w:val="004E273D"/>
    <w:rsid w:val="004E60D3"/>
    <w:rsid w:val="005339B0"/>
    <w:rsid w:val="0054135A"/>
    <w:rsid w:val="0057313C"/>
    <w:rsid w:val="00580A50"/>
    <w:rsid w:val="00582E88"/>
    <w:rsid w:val="00585534"/>
    <w:rsid w:val="00591EE7"/>
    <w:rsid w:val="005A248A"/>
    <w:rsid w:val="005C179C"/>
    <w:rsid w:val="005E07EF"/>
    <w:rsid w:val="005F0145"/>
    <w:rsid w:val="005F3B46"/>
    <w:rsid w:val="00600F90"/>
    <w:rsid w:val="00615B64"/>
    <w:rsid w:val="006465EE"/>
    <w:rsid w:val="00671EB8"/>
    <w:rsid w:val="006836A1"/>
    <w:rsid w:val="006978B2"/>
    <w:rsid w:val="006A1118"/>
    <w:rsid w:val="006B0AED"/>
    <w:rsid w:val="006B2018"/>
    <w:rsid w:val="006B7A29"/>
    <w:rsid w:val="006E17CC"/>
    <w:rsid w:val="006F0953"/>
    <w:rsid w:val="006F28FA"/>
    <w:rsid w:val="00707395"/>
    <w:rsid w:val="007238FC"/>
    <w:rsid w:val="007379AA"/>
    <w:rsid w:val="00760B56"/>
    <w:rsid w:val="00770D6E"/>
    <w:rsid w:val="00777D93"/>
    <w:rsid w:val="00781A18"/>
    <w:rsid w:val="00783CA3"/>
    <w:rsid w:val="00785D57"/>
    <w:rsid w:val="00787E3D"/>
    <w:rsid w:val="007B048D"/>
    <w:rsid w:val="007B17AF"/>
    <w:rsid w:val="007B63DA"/>
    <w:rsid w:val="007C0877"/>
    <w:rsid w:val="007D1E71"/>
    <w:rsid w:val="007E73A9"/>
    <w:rsid w:val="008015F4"/>
    <w:rsid w:val="00831BED"/>
    <w:rsid w:val="00836B82"/>
    <w:rsid w:val="00837C60"/>
    <w:rsid w:val="00870360"/>
    <w:rsid w:val="008928AF"/>
    <w:rsid w:val="00895D36"/>
    <w:rsid w:val="008A3669"/>
    <w:rsid w:val="008A56AF"/>
    <w:rsid w:val="008B2094"/>
    <w:rsid w:val="008B7610"/>
    <w:rsid w:val="008C1006"/>
    <w:rsid w:val="008C58D6"/>
    <w:rsid w:val="008D4DAF"/>
    <w:rsid w:val="008D656A"/>
    <w:rsid w:val="008E1C44"/>
    <w:rsid w:val="008E2428"/>
    <w:rsid w:val="00904403"/>
    <w:rsid w:val="00905C25"/>
    <w:rsid w:val="00916FF1"/>
    <w:rsid w:val="00925DE6"/>
    <w:rsid w:val="00927074"/>
    <w:rsid w:val="00936A37"/>
    <w:rsid w:val="0096593C"/>
    <w:rsid w:val="00971C1E"/>
    <w:rsid w:val="009723F1"/>
    <w:rsid w:val="00982B35"/>
    <w:rsid w:val="00997612"/>
    <w:rsid w:val="009A4676"/>
    <w:rsid w:val="009B7339"/>
    <w:rsid w:val="009C03BC"/>
    <w:rsid w:val="009C6B94"/>
    <w:rsid w:val="009C70C1"/>
    <w:rsid w:val="009D0B3E"/>
    <w:rsid w:val="009E453D"/>
    <w:rsid w:val="009F4214"/>
    <w:rsid w:val="00A07926"/>
    <w:rsid w:val="00A41CB4"/>
    <w:rsid w:val="00A53F9F"/>
    <w:rsid w:val="00A747C9"/>
    <w:rsid w:val="00A83AE9"/>
    <w:rsid w:val="00A905F2"/>
    <w:rsid w:val="00AA6EE7"/>
    <w:rsid w:val="00AA705A"/>
    <w:rsid w:val="00AC7395"/>
    <w:rsid w:val="00AD39E5"/>
    <w:rsid w:val="00AE0090"/>
    <w:rsid w:val="00AE2502"/>
    <w:rsid w:val="00AE4C8A"/>
    <w:rsid w:val="00B05583"/>
    <w:rsid w:val="00B07D82"/>
    <w:rsid w:val="00B15680"/>
    <w:rsid w:val="00B16E3E"/>
    <w:rsid w:val="00B2575D"/>
    <w:rsid w:val="00B776D8"/>
    <w:rsid w:val="00B81293"/>
    <w:rsid w:val="00B9464A"/>
    <w:rsid w:val="00BA2B13"/>
    <w:rsid w:val="00BA3A52"/>
    <w:rsid w:val="00BC531D"/>
    <w:rsid w:val="00C12F27"/>
    <w:rsid w:val="00C27C51"/>
    <w:rsid w:val="00C35442"/>
    <w:rsid w:val="00C35EF1"/>
    <w:rsid w:val="00C45510"/>
    <w:rsid w:val="00C80F92"/>
    <w:rsid w:val="00C81F24"/>
    <w:rsid w:val="00C86CE6"/>
    <w:rsid w:val="00CA24E5"/>
    <w:rsid w:val="00CA3B20"/>
    <w:rsid w:val="00CA6E4C"/>
    <w:rsid w:val="00CB4CC3"/>
    <w:rsid w:val="00CC1644"/>
    <w:rsid w:val="00CD16AA"/>
    <w:rsid w:val="00CD3420"/>
    <w:rsid w:val="00CE0ECA"/>
    <w:rsid w:val="00CE1077"/>
    <w:rsid w:val="00CE45E7"/>
    <w:rsid w:val="00CE6D85"/>
    <w:rsid w:val="00CF1226"/>
    <w:rsid w:val="00CF546D"/>
    <w:rsid w:val="00D30CA0"/>
    <w:rsid w:val="00D37222"/>
    <w:rsid w:val="00D50025"/>
    <w:rsid w:val="00D509E0"/>
    <w:rsid w:val="00D5526F"/>
    <w:rsid w:val="00D57DEA"/>
    <w:rsid w:val="00D726B6"/>
    <w:rsid w:val="00D767D6"/>
    <w:rsid w:val="00D815EE"/>
    <w:rsid w:val="00D81B1A"/>
    <w:rsid w:val="00D827B2"/>
    <w:rsid w:val="00D91ED1"/>
    <w:rsid w:val="00D933A0"/>
    <w:rsid w:val="00D9479B"/>
    <w:rsid w:val="00DA1594"/>
    <w:rsid w:val="00DD18D7"/>
    <w:rsid w:val="00DE00A8"/>
    <w:rsid w:val="00E029E4"/>
    <w:rsid w:val="00E15AF0"/>
    <w:rsid w:val="00E243CA"/>
    <w:rsid w:val="00E32672"/>
    <w:rsid w:val="00E443F4"/>
    <w:rsid w:val="00E501A1"/>
    <w:rsid w:val="00E50473"/>
    <w:rsid w:val="00E529B4"/>
    <w:rsid w:val="00E617A3"/>
    <w:rsid w:val="00E626CB"/>
    <w:rsid w:val="00E70D1A"/>
    <w:rsid w:val="00E744EA"/>
    <w:rsid w:val="00E76A30"/>
    <w:rsid w:val="00E777CF"/>
    <w:rsid w:val="00EC0319"/>
    <w:rsid w:val="00EC1907"/>
    <w:rsid w:val="00EE16A3"/>
    <w:rsid w:val="00EE5E34"/>
    <w:rsid w:val="00EE6A1A"/>
    <w:rsid w:val="00F170E7"/>
    <w:rsid w:val="00F21393"/>
    <w:rsid w:val="00F2641B"/>
    <w:rsid w:val="00F3368C"/>
    <w:rsid w:val="00F51803"/>
    <w:rsid w:val="00F639C0"/>
    <w:rsid w:val="00F63C94"/>
    <w:rsid w:val="00F95C6B"/>
    <w:rsid w:val="00FA4D34"/>
    <w:rsid w:val="00FA5E93"/>
    <w:rsid w:val="00FA6B4E"/>
    <w:rsid w:val="00FB389E"/>
    <w:rsid w:val="00FC0501"/>
    <w:rsid w:val="00FD172A"/>
    <w:rsid w:val="00FE325E"/>
    <w:rsid w:val="00FE5E9E"/>
    <w:rsid w:val="00FF4300"/>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semiHidden/>
    <w:unhideWhenUsed/>
    <w:rsid w:val="00783CA3"/>
    <w:rPr>
      <w:sz w:val="20"/>
      <w:szCs w:val="20"/>
    </w:rPr>
  </w:style>
  <w:style w:type="character" w:customStyle="1" w:styleId="CommentTextChar">
    <w:name w:val="Comment Text Char"/>
    <w:basedOn w:val="DefaultParagraphFont"/>
    <w:link w:val="CommentText"/>
    <w:uiPriority w:val="99"/>
    <w:semiHidden/>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202074">
      <w:bodyDiv w:val="1"/>
      <w:marLeft w:val="0"/>
      <w:marRight w:val="0"/>
      <w:marTop w:val="0"/>
      <w:marBottom w:val="0"/>
      <w:divBdr>
        <w:top w:val="none" w:sz="0" w:space="0" w:color="auto"/>
        <w:left w:val="none" w:sz="0" w:space="0" w:color="auto"/>
        <w:bottom w:val="none" w:sz="0" w:space="0" w:color="auto"/>
        <w:right w:val="none" w:sz="0" w:space="0" w:color="auto"/>
      </w:divBdr>
    </w:div>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hyperlink" Target="https://doi.org/10.1001/jama.2020.2648" TargetMode="External"/><Relationship Id="rId50" Type="http://schemas.openxmlformats.org/officeDocument/2006/relationships/hyperlink" Target="https://doi.org/10.1016/S2214-109X(20)30074-7" TargetMode="External"/><Relationship Id="rId55" Type="http://schemas.openxmlformats.org/officeDocument/2006/relationships/hyperlink" Target="https://www.researchgate.net/publication/340295625_Planning_as_Inference_in_Epidemiological_Models" TargetMode="External"/><Relationship Id="rId7" Type="http://schemas.openxmlformats.org/officeDocument/2006/relationships/hyperlink" Target="https://github.com/PublicHealthEngland/pygom"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emf"/><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emf"/><Relationship Id="rId53" Type="http://schemas.openxmlformats.org/officeDocument/2006/relationships/hyperlink" Target="https://doi.org/10.1101/2020.03.24.20042291" TargetMode="External"/><Relationship Id="rId58" Type="http://schemas.openxmlformats.org/officeDocument/2006/relationships/footer" Target="footer2.xml"/><Relationship Id="rId5" Type="http://schemas.openxmlformats.org/officeDocument/2006/relationships/footnotes" Target="footnotes.xml"/><Relationship Id="rId61" Type="http://schemas.openxmlformats.org/officeDocument/2006/relationships/theme" Target="theme/theme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hyperlink" Target="https://doi.org/10.1016/j.ijid.2020.02.058" TargetMode="External"/><Relationship Id="rId56" Type="http://schemas.openxmlformats.org/officeDocument/2006/relationships/hyperlink" Target="https://github.com/cjekel/piecewise_linear_fit_py" TargetMode="External"/><Relationship Id="rId8" Type="http://schemas.openxmlformats.org/officeDocument/2006/relationships/image" Target="media/image1.png"/><Relationship Id="rId51" Type="http://schemas.openxmlformats.org/officeDocument/2006/relationships/hyperlink" Target="https://doi.org/10.1016/j.geosus.2020.03.005" TargetMode="Externa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emf"/><Relationship Id="rId59"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4.emf"/><Relationship Id="rId54" Type="http://schemas.openxmlformats.org/officeDocument/2006/relationships/hyperlink" Target="https://doi.org/10.1016/j.ijdrr.2012.05.002" TargetMode="Externa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hyperlink" Target="https://doi.org/10.1038/s41591-020-0883-7" TargetMode="External"/><Relationship Id="rId57" Type="http://schemas.openxmlformats.org/officeDocument/2006/relationships/footer" Target="footer1.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hyperlink" Target="https://doi.org/10.1016/j.ssci.2020.104773" TargetMode="External"/><Relationship Id="rId60"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3</Pages>
  <Words>9330</Words>
  <Characters>53184</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62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Norman Packard</cp:lastModifiedBy>
  <cp:revision>3</cp:revision>
  <dcterms:created xsi:type="dcterms:W3CDTF">2020-09-19T06:02:00Z</dcterms:created>
  <dcterms:modified xsi:type="dcterms:W3CDTF">2020-09-19T06:30:00Z</dcterms:modified>
</cp:coreProperties>
</file>